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896FAE">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896FAE">
      <w:pPr>
        <w:spacing w:line="360" w:lineRule="auto"/>
      </w:pPr>
      <w:r w:rsidRPr="004906F5">
        <w:t>Kapur,</w:t>
      </w:r>
      <w:r>
        <w:t xml:space="preserve"> M., </w:t>
      </w:r>
      <w:proofErr w:type="spellStart"/>
      <w:r>
        <w:t>Haltuch</w:t>
      </w:r>
      <w:proofErr w:type="spellEnd"/>
      <w:r>
        <w:t>, M., [others] Punt, A.</w:t>
      </w:r>
    </w:p>
    <w:p w14:paraId="53D67B4C" w14:textId="3FDB5BFA" w:rsidR="00F502D0" w:rsidRDefault="00F502D0" w:rsidP="00896FAE">
      <w:pPr>
        <w:spacing w:line="360" w:lineRule="auto"/>
      </w:pPr>
      <w:r w:rsidRPr="004906F5">
        <w:t xml:space="preserve">Keywords: growth, von </w:t>
      </w:r>
      <w:proofErr w:type="spellStart"/>
      <w:r>
        <w:t>B</w:t>
      </w:r>
      <w:r w:rsidRPr="004906F5">
        <w:t>ertalanffy</w:t>
      </w:r>
      <w:proofErr w:type="spellEnd"/>
      <w:r w:rsidRPr="004906F5">
        <w:t xml:space="preserve">, stock assessment, sablefish, spatial </w:t>
      </w:r>
    </w:p>
    <w:p w14:paraId="6644EF5E" w14:textId="77777777" w:rsidR="00F502D0" w:rsidRDefault="00F502D0" w:rsidP="00896FAE">
      <w:pPr>
        <w:pStyle w:val="Heading1"/>
        <w:spacing w:line="360" w:lineRule="auto"/>
      </w:pPr>
      <w:r>
        <w:t>Abstract</w:t>
      </w:r>
    </w:p>
    <w:p w14:paraId="7D9FE467" w14:textId="69881562" w:rsidR="00F502D0" w:rsidRPr="00632139" w:rsidRDefault="00F502D0" w:rsidP="00896FAE">
      <w:pPr>
        <w:spacing w:after="0" w:line="360" w:lineRule="auto"/>
        <w:jc w:val="both"/>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00725F8A">
        <w:rPr>
          <w:rFonts w:cstheme="minorHAnsi"/>
          <w:iCs/>
        </w:rPr>
        <w:t>R</w:t>
      </w:r>
      <w:r w:rsidRPr="00A27977">
        <w:rPr>
          <w:rFonts w:cstheme="minorHAnsi"/>
          <w:iCs/>
        </w:rPr>
        <w:t xml:space="preserve">esults indicate that </w:t>
      </w:r>
      <w:r w:rsidR="00725F8A">
        <w:rPr>
          <w:rFonts w:cstheme="minorHAnsi"/>
          <w:iCs/>
        </w:rPr>
        <w:t>sablefish size-at-age appears to increase with latitude in the NE Pacific</w:t>
      </w:r>
      <w:r w:rsidRPr="00A27977">
        <w:rPr>
          <w:rFonts w:cstheme="minorHAnsi"/>
          <w:iCs/>
        </w:rPr>
        <w:t xml:space="preserve">,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w:t>
      </w:r>
      <w:r w:rsidR="00642E3F">
        <w:rPr>
          <w:rFonts w:cstheme="minorHAnsi"/>
          <w:iCs/>
        </w:rPr>
        <w:t>spatially</w:t>
      </w:r>
      <w:r w:rsidR="00234930">
        <w:rPr>
          <w:rFonts w:cstheme="minorHAnsi"/>
          <w:iCs/>
        </w:rPr>
        <w:t>-</w:t>
      </w:r>
      <w:r>
        <w:rPr>
          <w:rFonts w:cstheme="minorHAnsi"/>
          <w:iCs/>
        </w:rPr>
        <w:t xml:space="preserve">structured population dynamics models. </w:t>
      </w:r>
    </w:p>
    <w:bookmarkEnd w:id="0"/>
    <w:p w14:paraId="7A0A3BE6" w14:textId="77777777" w:rsidR="00F502D0" w:rsidRPr="004906F5" w:rsidRDefault="00F502D0" w:rsidP="00896FAE">
      <w:pPr>
        <w:pStyle w:val="Heading1"/>
        <w:spacing w:before="240" w:after="0" w:line="360" w:lineRule="auto"/>
      </w:pPr>
      <w:r w:rsidRPr="004906F5">
        <w:t>Introduction</w:t>
      </w:r>
    </w:p>
    <w:p w14:paraId="75A8E9C0" w14:textId="61E3D9FE" w:rsidR="00F502D0" w:rsidRDefault="00F502D0" w:rsidP="00A33E5C">
      <w:pPr>
        <w:spacing w:after="0" w:line="360" w:lineRule="auto"/>
        <w:ind w:firstLine="720"/>
        <w:jc w:val="both"/>
      </w:pPr>
      <w:r>
        <w:t xml:space="preserve">Renewed interest in the </w:t>
      </w:r>
      <w:r w:rsidR="00D72180">
        <w:t xml:space="preserve">development </w:t>
      </w:r>
      <w:r>
        <w:t xml:space="preserve">of spatially-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77777777" w:rsidR="00551B60" w:rsidRDefault="00D72180" w:rsidP="00551B60">
      <w:pPr>
        <w:spacing w:before="240" w:after="0" w:line="360" w:lineRule="auto"/>
        <w:ind w:firstLine="720"/>
        <w:jc w:val="both"/>
      </w:pPr>
      <w:r>
        <w:lastRenderedPageBreak/>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Alaska federal and state sablefish fisheries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518A3CE7" w:rsidR="00F502D0" w:rsidRPr="00551B60" w:rsidRDefault="00987ACA" w:rsidP="00551B60">
      <w:pPr>
        <w:spacing w:before="240" w:after="0" w:line="360" w:lineRule="auto"/>
        <w:ind w:firstLine="720"/>
        <w:jc w:val="both"/>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Pr="003D3AD9">
        <w:rPr>
          <w:highlight w:val="yellow"/>
        </w:rPr>
        <w:t>refs</w:t>
      </w:r>
      <w:r>
        <w:t>)</w:t>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 xml:space="preserve">can then use to aggregate 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C8377A">
        <w:t xml:space="preserve"> </w:t>
      </w:r>
      <w:r w:rsidR="00BE093A">
        <w:t>structured</w:t>
      </w:r>
      <w:r w:rsidR="00F502D0">
        <w:t xml:space="preserve"> fisheries growth data </w:t>
      </w:r>
      <w:r>
        <w:t>that</w:t>
      </w:r>
      <w:r w:rsidR="00F502D0">
        <w:t xml:space="preserve"> minimizes the use of pre-supposed spatial stratifications. </w:t>
      </w:r>
      <w:r w:rsidR="00F502D0">
        <w:rPr>
          <w:rFonts w:cstheme="minorHAnsi"/>
          <w:iCs/>
        </w:rPr>
        <w:t xml:space="preserve">This method has the potential to improve detection of large-scale patterns in fish growth, and aid in the development of </w:t>
      </w:r>
      <w:r>
        <w:rPr>
          <w:rFonts w:cstheme="minorHAnsi"/>
          <w:iCs/>
        </w:rPr>
        <w:t xml:space="preserve">spatially </w:t>
      </w:r>
      <w:r w:rsidR="00F502D0">
        <w:rPr>
          <w:rFonts w:cstheme="minorHAnsi"/>
          <w:iCs/>
        </w:rPr>
        <w:t xml:space="preserve">structured population dynamics models. We </w:t>
      </w:r>
      <w:r w:rsidR="00F502D0">
        <w:rPr>
          <w:rFonts w:cstheme="minorHAnsi"/>
          <w:iCs/>
        </w:rPr>
        <w:lastRenderedPageBreak/>
        <w:t xml:space="preserve">use simulation to test the robustness of the method </w:t>
      </w:r>
      <w:r>
        <w:rPr>
          <w:rFonts w:cstheme="minorHAnsi"/>
          <w:iCs/>
        </w:rPr>
        <w:t xml:space="preserve">for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w:t>
      </w:r>
      <w:r w:rsidR="00C8377A">
        <w:rPr>
          <w:rFonts w:cstheme="minorHAnsi"/>
          <w:iCs/>
        </w:rPr>
        <w:t xml:space="preserve"> spatial</w:t>
      </w:r>
      <w:r w:rsidR="00BE093A">
        <w:rPr>
          <w:rFonts w:cstheme="minorHAnsi"/>
          <w:iCs/>
        </w:rPr>
        <w:t xml:space="preserve"> 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0A2B7CE5" w:rsidR="00B1327B" w:rsidRDefault="00B1327B" w:rsidP="00896FAE">
      <w:pPr>
        <w:spacing w:line="360" w:lineRule="auto"/>
        <w:ind w:firstLine="720"/>
      </w:pPr>
      <w:r w:rsidRPr="004906F5">
        <w:t xml:space="preserve">Sablefish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w:t>
      </w:r>
      <w:commentRangeStart w:id="1"/>
      <w:r w:rsidRPr="004906F5">
        <w:t>construction</w:t>
      </w:r>
      <w:commentRangeEnd w:id="1"/>
      <w:r>
        <w:rPr>
          <w:rStyle w:val="CommentReference"/>
        </w:rPr>
        <w:commentReference w:id="1"/>
      </w:r>
      <w:r w:rsidRPr="004906F5">
        <w:t xml:space="preserve"> of a population dynamics model </w:t>
      </w:r>
      <w:r>
        <w:t>that</w:t>
      </w:r>
      <w:r w:rsidRPr="004906F5">
        <w:t xml:space="preserve"> represents the spatial heterogeneity of sablefish throughout their range</w:t>
      </w:r>
      <w:r>
        <w:t xml:space="preserve">. </w:t>
      </w:r>
    </w:p>
    <w:p w14:paraId="52DD1F56" w14:textId="0C74CE27" w:rsidR="00F502D0" w:rsidRDefault="00F502D0" w:rsidP="00A33E5C">
      <w:pPr>
        <w:pStyle w:val="Heading1"/>
        <w:spacing w:before="240" w:after="0" w:line="360" w:lineRule="auto"/>
        <w:jc w:val="both"/>
      </w:pPr>
      <w:bookmarkStart w:id="2" w:name="_Hlk1972912"/>
      <w:r w:rsidRPr="004906F5">
        <w:t>Methods</w:t>
      </w:r>
    </w:p>
    <w:p w14:paraId="78156E27" w14:textId="13A0FB18" w:rsidR="0085796C" w:rsidRPr="0085796C" w:rsidRDefault="0085796C" w:rsidP="00A33E5C">
      <w:pPr>
        <w:pStyle w:val="Heading2"/>
        <w:spacing w:line="360" w:lineRule="auto"/>
      </w:pPr>
      <w:r>
        <w:t>Method Summary</w:t>
      </w:r>
    </w:p>
    <w:p w14:paraId="09E46AED" w14:textId="579C525B" w:rsidR="00231872" w:rsidRDefault="00231872" w:rsidP="00231872">
      <w:pPr>
        <w:spacing w:before="240" w:after="0" w:line="36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 age-</w:t>
      </w:r>
      <w:r w:rsidRPr="007C5DE5">
        <w:t>six</w:t>
      </w:r>
      <w:r>
        <w:t xml:space="preserve"> fish as the response variable, predicted by separate smoothers for year, latitude, and longitude, i.e.</w:t>
      </w:r>
    </w:p>
    <w:p w14:paraId="1AE6CBC9" w14:textId="77777777" w:rsidR="00231872" w:rsidRPr="005F254B" w:rsidRDefault="00231872" w:rsidP="00231872">
      <w:pPr>
        <w:pStyle w:val="Caption"/>
        <w:spacing w:before="120" w:after="120"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4744EEF1" w:rsidR="00F502D0" w:rsidRPr="00BE53B7" w:rsidRDefault="00231872" w:rsidP="00231872">
      <w:pPr>
        <w:spacing w:after="0" w:line="360" w:lineRule="auto"/>
        <w:jc w:val="both"/>
      </w:pPr>
      <w:r>
        <w:t>where µ</w:t>
      </w:r>
      <w:r>
        <w:rPr>
          <w:vertAlign w:val="subscript"/>
        </w:rPr>
        <w:t>t</w:t>
      </w:r>
      <w:r>
        <w:t xml:space="preserve"> represents the expected mean of fish length, which is a random variable of which we have </w:t>
      </w:r>
      <w:r>
        <w:rPr>
          <w:i/>
        </w:rPr>
        <w:t>t</w:t>
      </w:r>
      <w:r>
        <w:t xml:space="preserve"> observations;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 functions. Latitude and longitude are fit as separate smoothers as the estimation of derivatives for a two-dimensional spline, and inference thereof, </w:t>
      </w:r>
      <w:r w:rsidRPr="00231872">
        <w:rPr>
          <w:highlight w:val="yellow"/>
        </w:rPr>
        <w:t>is too complex for the present application</w:t>
      </w:r>
      <w:r>
        <w:t xml:space="preserve">. </w:t>
      </w:r>
      <w:proofErr w:type="gramStart"/>
      <w:r w:rsidR="00F502D0">
        <w:rPr>
          <w:i/>
        </w:rPr>
        <w:t>g</w:t>
      </w:r>
      <w:proofErr w:type="gramEnd"/>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w:t>
      </w:r>
      <w:r w:rsidR="00B303A7">
        <w:lastRenderedPageBreak/>
        <w:t xml:space="preserve">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2DD9C96B" w14:textId="7B5E38AC" w:rsidR="00064049" w:rsidRDefault="00064049" w:rsidP="00A33E5C">
      <w:pPr>
        <w:spacing w:before="240" w:after="0" w:line="360" w:lineRule="auto"/>
        <w:jc w:val="both"/>
      </w:pPr>
      <w:r>
        <w:t xml:space="preserve">The first derivatives of the GAM with respect to latitude and longitude are evaluated to identify areas of significant change (i.e., break points) in fish size, which is taken as a proxy for zonal differences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A33E5C">
      <w:pPr>
        <w:pStyle w:val="Caption"/>
        <w:spacing w:line="360" w:lineRule="auto"/>
        <w:jc w:val="both"/>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A33E5C">
      <w:pPr>
        <w:spacing w:after="0" w:line="360"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commentRangeStart w:id="3"/>
      <w:commentRangeStart w:id="4"/>
      <w:r w:rsidR="00F502D0">
        <w:t xml:space="preserve">Vector </w:t>
      </w:r>
      <w:r w:rsidR="00F502D0" w:rsidRPr="0085796C">
        <w:rPr>
          <w:b/>
          <w:u w:val="single"/>
        </w:rPr>
        <w:t>G</w:t>
      </w:r>
      <w:r w:rsidR="00F502D0">
        <w:t xml:space="preserve"> is of the same length of the observed dataset.</w:t>
      </w:r>
      <w:commentRangeEnd w:id="3"/>
      <w:r w:rsidR="00C2617A">
        <w:rPr>
          <w:rStyle w:val="CommentReference"/>
        </w:rPr>
        <w:commentReference w:id="3"/>
      </w:r>
      <w:commentRangeEnd w:id="4"/>
      <w:r w:rsidR="000B4A0E">
        <w:rPr>
          <w:rStyle w:val="CommentReference"/>
        </w:rPr>
        <w:commentReference w:id="4"/>
      </w:r>
    </w:p>
    <w:p w14:paraId="23D38391" w14:textId="1A100770" w:rsidR="00F502D0" w:rsidRDefault="00F502D0" w:rsidP="00A33E5C">
      <w:pPr>
        <w:spacing w:before="240" w:after="0" w:line="360" w:lineRule="auto"/>
        <w:jc w:val="both"/>
      </w:pPr>
      <w:r>
        <w:t xml:space="preserve">The uncertainty in derivative estimates are computed </w:t>
      </w:r>
      <w:r w:rsidR="00C2617A">
        <w:t>as</w:t>
      </w:r>
      <w:r>
        <w:t>:</w:t>
      </w:r>
    </w:p>
    <w:p w14:paraId="184A31C7" w14:textId="124C9E07" w:rsidR="00B67BB0" w:rsidRPr="00E424C1" w:rsidRDefault="00B67BB0" w:rsidP="00A33E5C">
      <w:pPr>
        <w:pStyle w:val="Caption"/>
        <w:spacing w:before="120" w:after="120" w:line="360"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1DCD9EE" w:rsidR="00F502D0" w:rsidRDefault="00B67BB0" w:rsidP="00A33E5C">
      <w:pPr>
        <w:spacing w:after="0" w:line="360" w:lineRule="auto"/>
        <w:jc w:val="both"/>
      </w:pPr>
      <w:r>
        <w:t xml:space="preserve">where </w:t>
      </w:r>
      <w:r>
        <w:rPr>
          <w:b/>
        </w:rPr>
        <w:t xml:space="preserve">V </w:t>
      </w:r>
      <w:commentRangeStart w:id="5"/>
      <w:commentRangeStart w:id="6"/>
      <w:r>
        <w:t>is</w:t>
      </w:r>
      <w:commentRangeEnd w:id="5"/>
      <w:r>
        <w:rPr>
          <w:rStyle w:val="CommentReference"/>
        </w:rPr>
        <w:commentReference w:id="5"/>
      </w:r>
      <w:commentRangeEnd w:id="6"/>
      <w:r>
        <w:rPr>
          <w:rStyle w:val="CommentReference"/>
        </w:rPr>
        <w:commentReference w:id="6"/>
      </w:r>
      <w:r>
        <w:t xml:space="preserve"> a 1x1 covariance matrix for each of parameters of the current GAM spline (typically just one); the square root provides the standard error for each derivative estimate of the spline. </w:t>
      </w:r>
      <w:bookmarkStart w:id="7" w:name="_Hlk3457523"/>
      <w:bookmarkStart w:id="8" w:name="_Hlk2063522"/>
      <w:r w:rsidR="005E0FFF">
        <w:t>These steps are then repeated for years and longitudes</w:t>
      </w:r>
      <w:bookmarkEnd w:id="7"/>
      <w:r w:rsidR="005E0FFF">
        <w:t xml:space="preserve"> for the data set at hand.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8"/>
      <w:r w:rsidR="00231872">
        <w:fldChar w:fldCharType="begin"/>
      </w:r>
      <w:r w:rsidR="00231872">
        <w:instrText xml:space="preserve"> REF _Ref2061301 \h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231872">
        <w:fldChar w:fldCharType="separate"/>
      </w:r>
      <w:r w:rsidR="00231872">
        <w:t xml:space="preserve">and </w:t>
      </w:r>
      <w:r w:rsidR="00231872">
        <w:rPr>
          <w:noProof/>
        </w:rPr>
        <w:t>3</w:t>
      </w:r>
      <w:r w:rsidR="00231872">
        <w:fldChar w:fldCharType="end"/>
      </w:r>
      <w:r w:rsidR="000B4A0E">
        <w:t xml:space="preserve"> 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w:t>
      </w:r>
      <w:commentRangeStart w:id="9"/>
      <w:r w:rsidR="00F502D0" w:rsidRPr="004906F5">
        <w:rPr>
          <w:rFonts w:eastAsiaTheme="minorEastAsia"/>
        </w:rPr>
        <w:t>normally</w:t>
      </w:r>
      <w:commentRangeEnd w:id="9"/>
      <w:r w:rsidR="003368A1">
        <w:rPr>
          <w:rStyle w:val="CommentReference"/>
        </w:rPr>
        <w:commentReference w:id="9"/>
      </w:r>
      <w:r w:rsidR="00F502D0" w:rsidRPr="004906F5">
        <w:rPr>
          <w:rFonts w:eastAsiaTheme="minorEastAsia"/>
        </w:rPr>
        <w:t xml:space="preserve"> distributed with zero mean and variance σ</w:t>
      </w:r>
      <w:r w:rsidR="00F502D0">
        <w:t xml:space="preserve">. </w:t>
      </w:r>
    </w:p>
    <w:p w14:paraId="5034D09B" w14:textId="49EE1D05" w:rsidR="00F502D0" w:rsidRPr="00E022D1" w:rsidRDefault="00F502D0" w:rsidP="00A33E5C">
      <w:pPr>
        <w:spacing w:before="120" w:after="120"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49AA18A9" w:rsidR="00E424C1" w:rsidRPr="00AB3E57" w:rsidRDefault="00F502D0" w:rsidP="00A33E5C">
      <w:pPr>
        <w:spacing w:after="0" w:line="360" w:lineRule="auto"/>
        <w:jc w:val="both"/>
      </w:pPr>
      <w:r>
        <w:lastRenderedPageBreak/>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commentRangeStart w:id="10"/>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commentRangeEnd w:id="10"/>
      <w:r w:rsidR="003368A1">
        <w:rPr>
          <w:rStyle w:val="CommentReference"/>
        </w:rPr>
        <w:commentReference w:id="10"/>
      </w:r>
      <w:r w:rsidR="00E05953" w:rsidRPr="008567BF">
        <w:t>.</w:t>
      </w:r>
      <w:r w:rsidR="000A10CF">
        <w:t xml:space="preserve"> </w:t>
      </w:r>
      <w:r w:rsidR="00231872">
        <w:t xml:space="preserve">The estimation procedure also calculates the predicted length at the endpoints of the estimated growth curve (the length at a pre-specified minimum and maximum age, which were 0 and 15 years in our simulation). These values and their standard errors are used in the evaluation of the method (see </w:t>
      </w:r>
      <w:r w:rsidR="00231872">
        <w:fldChar w:fldCharType="begin"/>
      </w:r>
      <w:r w:rsidR="00231872">
        <w:instrText xml:space="preserve"> REF _Ref5258267 \h </w:instrText>
      </w:r>
      <w:r w:rsidR="00231872">
        <w:fldChar w:fldCharType="separate"/>
      </w:r>
      <w:r w:rsidR="00231872">
        <w:t>Performance Metrics</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1491EC0D" w:rsidR="00E05953" w:rsidRDefault="00E05953" w:rsidP="00A33E5C">
      <w:pPr>
        <w:pStyle w:val="Heading2"/>
        <w:spacing w:before="240" w:line="360" w:lineRule="auto"/>
        <w:jc w:val="both"/>
      </w:pPr>
      <w:r w:rsidRPr="00101B12">
        <w:t>Simulation Testing</w:t>
      </w:r>
    </w:p>
    <w:p w14:paraId="1E4940F0" w14:textId="675ED1C5" w:rsidR="00F75BC7" w:rsidRDefault="00AA168A" w:rsidP="00A33E5C">
      <w:pPr>
        <w:spacing w:after="0" w:line="360" w:lineRule="auto"/>
        <w:jc w:val="both"/>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proofErr w:type="gramStart"/>
      <w:r w:rsidR="003057E6">
        <w:t>IBM</w:t>
      </w:r>
      <w:r w:rsidR="00BD69F5">
        <w:t xml:space="preserve"> </w:t>
      </w:r>
      <w:r w:rsidR="003057E6">
        <w:t xml:space="preserve"> is</w:t>
      </w:r>
      <w:proofErr w:type="gramEnd"/>
      <w:r w:rsidR="003057E6">
        <w:t xml:space="preserve"> capable of mimicking individual characteristics by following the life history processes (survival, growth, and reproduction) of individual fish. We simulate spatial variation by generating length </w:t>
      </w:r>
      <w:r w:rsidR="00257626">
        <w:t>at</w:t>
      </w:r>
      <w:r w:rsidR="003057E6">
        <w:t xml:space="preserve"> age datasets under different growth regimes</w:t>
      </w:r>
      <w:r w:rsidR="00330BD9">
        <w:t xml:space="preserve"> </w:t>
      </w:r>
      <w:r w:rsidR="003057E6">
        <w:t>(</w:t>
      </w:r>
      <w:r w:rsidR="00882D1C">
        <w:t>e.g.</w:t>
      </w:r>
      <w:r w:rsidR="003057E6">
        <w:t xml:space="preserve"> </w:t>
      </w:r>
      <w:r w:rsidR="00C277EA">
        <w:t>varied</w:t>
      </w:r>
      <w:r w:rsidR="003057E6">
        <w:t xml:space="preserve"> values of </w:t>
      </w:r>
      <w:r w:rsidR="003057E6" w:rsidRPr="00B9623A">
        <w:rPr>
          <w:i/>
        </w:rPr>
        <w:t>K</w:t>
      </w:r>
      <w:r w:rsidR="003057E6">
        <w:t xml:space="preserve"> and</w:t>
      </w:r>
      <w:r w:rsidR="00D335A9">
        <w:t>/or</w:t>
      </w:r>
      <w:r w:rsidR="003057E6">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of the VGBF, whic</w:t>
      </w:r>
      <w:r w:rsidR="00AF2270">
        <w:t xml:space="preserve">h </w:t>
      </w:r>
      <w:r w:rsidR="00A83B9D">
        <w:t xml:space="preserve">requires </w:t>
      </w:r>
      <w:r w:rsidR="003368A1">
        <w:t>(</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F75BC7" w:rsidRPr="00B9623A">
        <w:rPr>
          <w:i/>
        </w:rPr>
        <w:t>L</w:t>
      </w:r>
      <w:r w:rsidR="00F75BC7" w:rsidRPr="00B9623A">
        <w:rPr>
          <w:vertAlign w:val="subscript"/>
        </w:rPr>
        <w:t>2</w:t>
      </w:r>
      <w:r w:rsidR="003368A1">
        <w:t xml:space="preserve">) so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is computed as</w:t>
      </w:r>
      <w:r w:rsidR="00F75BC7">
        <w:t>:</w:t>
      </w:r>
    </w:p>
    <w:p w14:paraId="3D205EA6" w14:textId="442C18BC" w:rsidR="00F75BC7" w:rsidRDefault="00392042" w:rsidP="00A33E5C">
      <w:pPr>
        <w:pStyle w:val="Caption"/>
        <w:spacing w:line="360" w:lineRule="auto"/>
      </w:pPr>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363784E0" w:rsidR="00E05953" w:rsidRDefault="003368A1" w:rsidP="00A33E5C">
      <w:pPr>
        <w:spacing w:after="0" w:line="360" w:lineRule="auto"/>
        <w:jc w:val="both"/>
      </w:pPr>
      <w:bookmarkStart w:id="11"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xml:space="preserve">, </m:t>
            </m:r>
            <m:r>
              <w:rPr>
                <w:rFonts w:ascii="Cambria Math" w:hAnsi="Cambria Math"/>
              </w:rPr>
              <m:t>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 as before</w:t>
      </w:r>
      <w:r w:rsidR="00642D5E">
        <w:rPr>
          <w:rFonts w:eastAsiaTheme="minorEastAsia"/>
        </w:rPr>
        <w:t xml:space="preserve">. An individual fish’s </w:t>
      </w:r>
      <w:commentRangeStart w:id="12"/>
      <w:commentRangeStart w:id="13"/>
      <w:r>
        <w:rPr>
          <w:rFonts w:eastAsiaTheme="minorEastAsia"/>
        </w:rPr>
        <w:t xml:space="preserve">annual </w:t>
      </w:r>
      <w:r w:rsidR="00642D5E">
        <w:rPr>
          <w:rFonts w:eastAsiaTheme="minorEastAsia"/>
        </w:rPr>
        <w:t xml:space="preserve">growth increment </w:t>
      </w:r>
      <w:commentRangeEnd w:id="12"/>
      <w:r w:rsidR="00BD69F5">
        <w:rPr>
          <w:rStyle w:val="CommentReference"/>
        </w:rPr>
        <w:commentReference w:id="12"/>
      </w:r>
      <w:commentRangeEnd w:id="13"/>
      <w:r w:rsidR="00575CEA">
        <w:rPr>
          <w:rStyle w:val="CommentReference"/>
        </w:rPr>
        <w:commentReference w:id="13"/>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 (defined as distinct</w:t>
      </w:r>
      <w:r w:rsidR="00F92D25">
        <w:t xml:space="preserve"> </w:t>
      </w:r>
      <w:r w:rsidR="00F92D25">
        <w:rPr>
          <w:i/>
        </w:rPr>
        <w:t>k,</w:t>
      </w:r>
      <w:r w:rsidR="00473F2A">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473F2A">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C41D19">
        <w:t xml:space="preserve"> </w:t>
      </w:r>
      <w:r w:rsidR="00473F2A">
        <w:t xml:space="preserve">values)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ranges or ranges with some overlap.</w:t>
      </w:r>
      <w:r w:rsidR="007A17E6">
        <w:rPr>
          <w:rFonts w:eastAsiaTheme="minorEastAsia"/>
        </w:rPr>
        <w:t xml:space="preserve"> To simulate spatial zones, fish locations were sampled from a uniform distribution</w:t>
      </w:r>
      <w:r w:rsidR="00101B12">
        <w:rPr>
          <w:rFonts w:eastAsiaTheme="minorEastAsia"/>
        </w:rPr>
        <w:t xml:space="preserve"> with boundaries specific to a certain growth </w:t>
      </w:r>
      <w:r w:rsidR="00473F2A">
        <w:rPr>
          <w:rFonts w:eastAsiaTheme="minorEastAsia"/>
        </w:rPr>
        <w:t>Regime</w:t>
      </w:r>
      <w:r w:rsidR="00101B12">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7B5AEDAF" w:rsidR="00AF7365" w:rsidRDefault="003057E6" w:rsidP="00A33E5C">
      <w:pPr>
        <w:spacing w:before="240" w:after="0" w:line="360" w:lineRule="auto"/>
        <w:jc w:val="both"/>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are </w:t>
      </w:r>
      <w:r w:rsidR="00473F2A">
        <w:t xml:space="preserve">sampled independently and at random from a uniform distribution between 0° and 25°; for simulations with spatial variation, </w:t>
      </w:r>
      <w:r w:rsidR="00473F2A">
        <w:lastRenderedPageBreak/>
        <w:t xml:space="preserve">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bounded from 49° to 50°. </w:t>
      </w:r>
      <w:r w:rsidR="00297019">
        <w:t xml:space="preserve">Under each scenario, we generated </w:t>
      </w:r>
      <w:commentRangeStart w:id="14"/>
      <w:r w:rsidR="00297019">
        <w:t>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w:t>
      </w:r>
      <w:commentRangeEnd w:id="14"/>
      <w:r w:rsidR="00BD69F5">
        <w:rPr>
          <w:rStyle w:val="CommentReference"/>
        </w:rPr>
        <w:commentReference w:id="14"/>
      </w:r>
      <w:r w:rsidR="00297019">
        <w:t xml:space="preserve"> and tabulated the frequency at which a given </w:t>
      </w:r>
      <w:r w:rsidR="00BD69F5">
        <w:t xml:space="preserve">(true) </w:t>
      </w:r>
      <w:r w:rsidR="00297019">
        <w:t xml:space="preserve">break point was identified using the </w:t>
      </w:r>
      <w:r w:rsidR="00322C06">
        <w:t>m</w:t>
      </w:r>
      <w:r w:rsidR="00297019">
        <w:t xml:space="preserve">ethod described above. </w:t>
      </w:r>
      <w:r>
        <w:t xml:space="preserve"> </w:t>
      </w:r>
      <w:r w:rsidR="004E1E7E">
        <w:t xml:space="preserve">Our simulation scenarios did not explicitly test </w:t>
      </w:r>
      <w:r w:rsidR="001866EE">
        <w:t xml:space="preserve">temporal changes in growth, though the GAM includes a temporal smoother which is likely of use in real-world fisheries. </w:t>
      </w:r>
      <w:del w:id="15" w:author="Maia Kapur" w:date="2019-04-04T08:37:00Z">
        <w:r w:rsidDel="00AF7365">
          <w:delText xml:space="preserve">The method was evaluated based </w:delText>
        </w:r>
        <w:r w:rsidR="005C67E6" w:rsidDel="00AF7365">
          <w:delText>up</w:delText>
        </w:r>
        <w:r w:rsidDel="00AF7365">
          <w:delText>on</w:delText>
        </w:r>
        <w:r w:rsidR="00BD69F5" w:rsidDel="00AF7365">
          <w:delText>:</w:delText>
        </w:r>
        <w:r w:rsidDel="00AF7365">
          <w:delText xml:space="preserve"> a) if it was able to </w:delText>
        </w:r>
        <w:r w:rsidR="0035799C" w:rsidDel="00AF7365">
          <w:delText xml:space="preserve">accurately </w:delText>
        </w:r>
        <w:r w:rsidDel="00AF7365">
          <w:delText xml:space="preserve">detect the </w:delText>
        </w:r>
        <w:r w:rsidR="005C67E6" w:rsidDel="00AF7365">
          <w:delText>location (or lack thereof) of a breakpoint</w:delText>
        </w:r>
        <w:r w:rsidDel="00AF7365">
          <w:delText xml:space="preserve"> in space, and b) </w:delText>
        </w:r>
        <w:r w:rsidR="00101B12" w:rsidRPr="00C05D32" w:rsidDel="00AF7365">
          <w:delText>the coverage probability of VGBF parameter estimates when data were re-aggregated at the proposed break point.</w:delText>
        </w:r>
        <w:r w:rsidR="004505BB" w:rsidDel="00AF7365">
          <w:delText xml:space="preserve"> </w:delText>
        </w:r>
        <w:r w:rsidR="00B4189A" w:rsidDel="00AF7365">
          <w:fldChar w:fldCharType="begin"/>
        </w:r>
        <w:r w:rsidR="00B4189A" w:rsidDel="00AF7365">
          <w:delInstrText xml:space="preserve"> REF _Ref2004405 \h </w:delInstrText>
        </w:r>
        <w:r w:rsidR="007D19A2" w:rsidDel="00AF7365">
          <w:delInstrText xml:space="preserve"> \* MERGEFORMAT </w:delInstrText>
        </w:r>
        <w:r w:rsidR="00B4189A" w:rsidDel="00AF7365">
          <w:fldChar w:fldCharType="separate"/>
        </w:r>
        <w:r w:rsidR="00A33E5C" w:rsidDel="00AF7365">
          <w:delText xml:space="preserve">Figure </w:delText>
        </w:r>
        <w:r w:rsidR="00A33E5C" w:rsidDel="00AF7365">
          <w:rPr>
            <w:noProof/>
          </w:rPr>
          <w:delText>1</w:delText>
        </w:r>
        <w:r w:rsidR="00B4189A" w:rsidDel="00AF7365">
          <w:fldChar w:fldCharType="end"/>
        </w:r>
        <w:r w:rsidR="00B4189A" w:rsidDel="00AF7365">
          <w:delText xml:space="preserve"> </w:delText>
        </w:r>
        <w:r w:rsidR="004505BB" w:rsidDel="00AF7365">
          <w:delText>illustrates the latitudinal distribution of age-six fish for a</w:delText>
        </w:r>
        <w:r w:rsidR="00B4189A" w:rsidDel="00AF7365">
          <w:delText xml:space="preserve">n example of one </w:delText>
        </w:r>
        <w:r w:rsidR="004505BB" w:rsidDel="00AF7365">
          <w:delText xml:space="preserve">simulated dataset </w:delText>
        </w:r>
        <w:r w:rsidR="00B4189A" w:rsidDel="00AF7365">
          <w:delText xml:space="preserve">(of 100) </w:delText>
        </w:r>
        <w:r w:rsidR="004505BB" w:rsidDel="00AF7365">
          <w:delText>under each scenario.</w:delText>
        </w:r>
      </w:del>
    </w:p>
    <w:p w14:paraId="2395614F" w14:textId="3FC3B6EA" w:rsidR="001D6A18" w:rsidRDefault="001D6A18" w:rsidP="00A33E5C">
      <w:pPr>
        <w:pStyle w:val="Heading2"/>
        <w:spacing w:line="360" w:lineRule="auto"/>
      </w:pPr>
      <w:bookmarkStart w:id="16" w:name="_Ref5258267"/>
      <w:r>
        <w:t>Performance Metrics</w:t>
      </w:r>
      <w:bookmarkEnd w:id="16"/>
    </w:p>
    <w:p w14:paraId="5ED8337B" w14:textId="17BABCFB" w:rsidR="009C3DE6" w:rsidRDefault="001D6A18" w:rsidP="00A33E5C">
      <w:pPr>
        <w:spacing w:line="360" w:lineRule="auto"/>
      </w:pPr>
      <w:r>
        <w:t>We examined two performance metrics for the method: 1) the proportion of simulations</w:t>
      </w:r>
      <w:r w:rsidR="00AF7365">
        <w:t xml:space="preserve"> within each scenario</w:t>
      </w:r>
      <w:r>
        <w:t xml:space="preserve"> which detected the correct spatial breakpoints</w:t>
      </w:r>
      <w:r w:rsidR="00E86CA8">
        <w:t>, for which we tabulated the number of times each spatial simulation matched either latitude, longitude, or both,</w:t>
      </w:r>
      <w:r>
        <w:t xml:space="preserve"> and 2) the coverage probabilities of the endpoints of the </w:t>
      </w:r>
      <w:r w:rsidR="00AF7365">
        <w:t>resultant estimated</w:t>
      </w:r>
      <w:r>
        <w:t xml:space="preserve"> growth cu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row 4), the GAM analysis must have detected the correct breakpoint exactly to have been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 the breakpoint was counted as a</w:t>
      </w:r>
      <w:r w:rsidR="004E2BD9">
        <w:t xml:space="preserve">n accurate match </w:t>
      </w:r>
      <w:r w:rsidR="009C3DE6">
        <w:t xml:space="preserve">if it fell within this range. </w:t>
      </w:r>
    </w:p>
    <w:p w14:paraId="524D0014" w14:textId="2B951474" w:rsidR="001D6A18" w:rsidRPr="001D6A18" w:rsidRDefault="001D6A18" w:rsidP="0045661E">
      <w:pPr>
        <w:spacing w:line="360" w:lineRule="auto"/>
      </w:pPr>
      <w:r>
        <w:t>For each simulation, after aggregating into GAM-designated spatial zones</w:t>
      </w:r>
      <w:r w:rsidR="008A32E0">
        <w:t xml:space="preserve"> and estimating the growth curve</w:t>
      </w:r>
      <w:r>
        <w:t>, we determined whether the 95% confidence interval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 the parameters of the VBGF estimated, and </w:t>
      </w:r>
      <w:r w:rsidR="006A39A3">
        <w:t>the endpoints of the estimated curve compared to those from Regime 1.</w:t>
      </w:r>
    </w:p>
    <w:bookmarkEnd w:id="2"/>
    <w:bookmarkEnd w:id="11"/>
    <w:p w14:paraId="6E1C2CA2" w14:textId="49E065AF" w:rsidR="00555EB1" w:rsidRDefault="00E05953" w:rsidP="0045661E">
      <w:pPr>
        <w:pStyle w:val="Heading2"/>
        <w:spacing w:line="360" w:lineRule="auto"/>
      </w:pPr>
      <w:r>
        <w:lastRenderedPageBreak/>
        <w:t>Application to Northeast Pacific Sablefish</w:t>
      </w:r>
    </w:p>
    <w:p w14:paraId="6A1C8EE7" w14:textId="704CFFF3" w:rsidR="00F13628" w:rsidRPr="00F13628" w:rsidRDefault="00971118" w:rsidP="00A33E5C">
      <w:pPr>
        <w:spacing w:before="240" w:after="0" w:line="360" w:lineRule="auto"/>
        <w:jc w:val="both"/>
      </w:pPr>
      <w:r>
        <w:t xml:space="preserve">We obtained fishery-independent length and age data from the </w:t>
      </w:r>
      <w:r w:rsidR="00CB15E0">
        <w:t>Alaska S</w:t>
      </w:r>
      <w:commentRangeStart w:id="17"/>
      <w:r w:rsidR="00CB15E0">
        <w:t>ablefish Longline Survey</w:t>
      </w:r>
      <w:commentRangeEnd w:id="17"/>
      <w:r w:rsidR="00CB15E0">
        <w:rPr>
          <w:rStyle w:val="CommentReference"/>
        </w:rPr>
        <w:commentReference w:id="17"/>
      </w:r>
      <w:r w:rsidR="008F0D40">
        <w:rPr>
          <w:rStyle w:val="CommentReference"/>
        </w:rPr>
        <w:commentReference w:id="18"/>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w:t>
      </w:r>
      <w:r w:rsidR="00615029">
        <w:t xml:space="preserve">15,000 </w:t>
      </w:r>
      <w:proofErr w:type="gramStart"/>
      <w:r w:rsidR="00615029">
        <w:t>total</w:t>
      </w:r>
      <w:proofErr w:type="gramEnd"/>
      <w:r w:rsidR="006A3AFF">
        <w:t xml:space="preserve"> </w:t>
      </w:r>
      <w:r w:rsidR="006A3AFF" w:rsidRPr="00D30CB6">
        <w:t>r</w:t>
      </w:r>
      <w:commentRangeStart w:id="19"/>
      <w:commentRangeStart w:id="20"/>
      <w:r w:rsidR="006A3AFF" w:rsidRPr="00D30CB6">
        <w:t>e</w:t>
      </w:r>
      <w:commentRangeEnd w:id="19"/>
      <w:r w:rsidR="00BD69F5" w:rsidRPr="00D30CB6">
        <w:rPr>
          <w:rStyle w:val="CommentReference"/>
        </w:rPr>
        <w:commentReference w:id="19"/>
      </w:r>
      <w:commentRangeEnd w:id="20"/>
      <w:r w:rsidR="00F70916" w:rsidRPr="00D30CB6">
        <w:rPr>
          <w:rStyle w:val="CommentReference"/>
        </w:rPr>
        <w:commentReference w:id="20"/>
      </w:r>
      <w:r w:rsidR="006A3AFF" w:rsidRPr="00D30CB6">
        <w:t>cords from each of the three management regions</w:t>
      </w:r>
      <w:r w:rsidR="00615029" w:rsidRPr="00D30CB6">
        <w:t xml:space="preserve">. This produced a data set with </w:t>
      </w:r>
      <w:r w:rsidR="00612667" w:rsidRPr="00D30CB6">
        <w:t xml:space="preserve">an average of </w:t>
      </w:r>
      <w:del w:id="21" w:author="Maia Kapur" w:date="2019-04-04T14:45:00Z">
        <w:r w:rsidR="00612667" w:rsidRPr="00D30CB6" w:rsidDel="00276779">
          <w:rPr>
            <w:rPrChange w:id="22" w:author="Maia Kapur" w:date="2019-04-04T14:46:00Z">
              <w:rPr>
                <w:highlight w:val="yellow"/>
              </w:rPr>
            </w:rPrChange>
          </w:rPr>
          <w:delText xml:space="preserve">XX </w:delText>
        </w:r>
      </w:del>
      <w:ins w:id="23" w:author="Maia Kapur" w:date="2019-04-04T14:45:00Z">
        <w:r w:rsidR="00276779" w:rsidRPr="00D30CB6">
          <w:rPr>
            <w:rPrChange w:id="24" w:author="Maia Kapur" w:date="2019-04-04T14:46:00Z">
              <w:rPr>
                <w:highlight w:val="yellow"/>
              </w:rPr>
            </w:rPrChange>
          </w:rPr>
          <w:t xml:space="preserve">1315, 1283, and 65 </w:t>
        </w:r>
      </w:ins>
      <w:del w:id="25" w:author="Maia Kapur" w:date="2019-04-04T14:45:00Z">
        <w:r w:rsidR="00612667" w:rsidRPr="00D30CB6" w:rsidDel="00276779">
          <w:rPr>
            <w:rPrChange w:id="26" w:author="Maia Kapur" w:date="2019-04-04T14:46:00Z">
              <w:rPr>
                <w:highlight w:val="yellow"/>
              </w:rPr>
            </w:rPrChange>
          </w:rPr>
          <w:delText>AGE Y</w:delText>
        </w:r>
      </w:del>
      <w:ins w:id="27" w:author="Maia Kapur" w:date="2019-04-04T14:45:00Z">
        <w:r w:rsidR="00276779" w:rsidRPr="00D30CB6">
          <w:rPr>
            <w:rPrChange w:id="28" w:author="Maia Kapur" w:date="2019-04-04T14:46:00Z">
              <w:rPr>
                <w:highlight w:val="yellow"/>
              </w:rPr>
            </w:rPrChange>
          </w:rPr>
          <w:t>age 4, 6 and 30</w:t>
        </w:r>
      </w:ins>
      <w:r w:rsidR="00612667" w:rsidRPr="00D30CB6">
        <w:t xml:space="preserve"> </w:t>
      </w:r>
      <w:r w:rsidR="00615029" w:rsidRPr="00D30CB6">
        <w:t xml:space="preserve">sablefish from </w:t>
      </w:r>
      <w:del w:id="29" w:author="Maia Kapur" w:date="2019-04-04T14:45:00Z">
        <w:r w:rsidR="00615029" w:rsidRPr="003D6955" w:rsidDel="00276779">
          <w:delText>the West Coast, British Columbia and Alaska, respectively</w:delText>
        </w:r>
      </w:del>
      <w:ins w:id="30" w:author="Maia Kapur" w:date="2019-04-04T14:45:00Z">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ins>
    </w:p>
    <w:p w14:paraId="62BEBFC1" w14:textId="776E8EE4" w:rsidR="001B21D9" w:rsidRDefault="00E05953" w:rsidP="00A33E5C">
      <w:pPr>
        <w:spacing w:before="240" w:after="0" w:line="360" w:lineRule="auto"/>
        <w:jc w:val="both"/>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ithout autoregressive structure.</w:t>
      </w:r>
      <w:r w:rsidR="001B21D9">
        <w:t xml:space="preserve"> </w:t>
      </w:r>
      <w:r w:rsidR="009F1890">
        <w:t xml:space="preserve">We fit the GAM and used the first-derivative method to identify spatial and temporal breakpoints for each sex separately, and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the data 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r w:rsidR="00101143" w:rsidRPr="00101143">
        <w:rPr>
          <w:noProof/>
        </w:rPr>
        <w:t>Waite and Mueter</w:t>
      </w:r>
      <w:r w:rsidR="00101143">
        <w:rPr>
          <w:noProof/>
        </w:rPr>
        <w:t xml:space="preserve"> (</w:t>
      </w:r>
      <w:r w:rsidR="00101143" w:rsidRPr="00101143">
        <w:rPr>
          <w:noProof/>
        </w:rPr>
        <w:t>2013</w:t>
      </w:r>
      <w:r w:rsidR="00101143">
        <w:rPr>
          <w:noProof/>
        </w:rPr>
        <w:t xml:space="preserve">) via cluster analysis to delineate unique </w:t>
      </w:r>
      <w:r w:rsidR="00101143" w:rsidRPr="00101143">
        <w:rPr>
          <w:noProof/>
        </w:rPr>
        <w:t xml:space="preserve"> regions of chlorophyll-a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8924A8">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del w:id="31" w:author="Maia Kapur" w:date="2019-04-04T14:46:00Z">
        <w:r w:rsidR="008924A8" w:rsidDel="00D30CB6">
          <w:rPr>
            <w:noProof/>
          </w:rPr>
          <w:delText xml:space="preserve">by </w:delText>
        </w:r>
      </w:del>
      <w:ins w:id="32" w:author="Maia Kapur" w:date="2019-04-04T14:46:00Z">
        <w:r w:rsidR="00D30CB6">
          <w:rPr>
            <w:noProof/>
          </w:rPr>
          <w:t xml:space="preserve">by </w:t>
        </w:r>
      </w:ins>
      <w:r w:rsidR="008924A8">
        <w:rPr>
          <w:noProof/>
        </w:rPr>
        <w:t xml:space="preserve">definition </w:t>
      </w:r>
      <w:ins w:id="33" w:author="Maia Kapur" w:date="2019-04-04T14:46:00Z">
        <w:r w:rsidR="00D30CB6">
          <w:rPr>
            <w:noProof/>
          </w:rPr>
          <w:t xml:space="preserve">such an effect </w:t>
        </w:r>
      </w:ins>
      <w:r w:rsidR="008924A8">
        <w:rPr>
          <w:noProof/>
        </w:rPr>
        <w:t>is not detectable in analysis of fish larger than recruits.</w:t>
      </w:r>
      <w:r w:rsidR="00101143">
        <w:rPr>
          <w:noProof/>
        </w:rPr>
        <w:t xml:space="preserve"> </w:t>
      </w:r>
    </w:p>
    <w:p w14:paraId="2008B68E" w14:textId="0BA277D1" w:rsidR="003071B2" w:rsidRPr="004906F5" w:rsidRDefault="003071B2">
      <w:pPr>
        <w:spacing w:before="240" w:after="0" w:line="360" w:lineRule="auto"/>
        <w:jc w:val="both"/>
      </w:pPr>
      <w:r w:rsidRPr="006A5ACD">
        <w:rPr>
          <w:highlight w:val="yellow"/>
        </w:rPr>
        <w:t xml:space="preserve">Our model estimates values for the three biological parameters at each </w:t>
      </w:r>
      <w:r w:rsidR="00981A9D" w:rsidRPr="006A5ACD">
        <w:rPr>
          <w:highlight w:val="yellow"/>
        </w:rPr>
        <w:t xml:space="preserve">spatiotemporal </w:t>
      </w:r>
      <w:proofErr w:type="gramStart"/>
      <w:r w:rsidRPr="006A5ACD">
        <w:rPr>
          <w:highlight w:val="yellow"/>
        </w:rPr>
        <w:t>strata</w:t>
      </w:r>
      <w:proofErr w:type="gramEnd"/>
      <w:r w:rsidRPr="006A5ACD">
        <w:rPr>
          <w:highlight w:val="yellow"/>
        </w:rPr>
        <w:t xml:space="preserve"> for two sexes; the </w:t>
      </w:r>
      <w:r w:rsidR="00F50131" w:rsidRPr="006A5ACD">
        <w:rPr>
          <w:rFonts w:eastAsiaTheme="minorEastAsia"/>
          <w:highlight w:val="yellow"/>
        </w:rPr>
        <w:t xml:space="preserve">additive error term </w:t>
      </w:r>
      <w:r w:rsidRPr="006A5ACD">
        <w:rPr>
          <w:highlight w:val="yellow"/>
        </w:rPr>
        <w:t>is assumed universal across strata and se</w:t>
      </w:r>
      <w:r w:rsidR="00F50131" w:rsidRPr="006A5ACD">
        <w:rPr>
          <w:highlight w:val="yellow"/>
        </w:rPr>
        <w:t>x and n</w:t>
      </w:r>
      <w:r w:rsidR="00F50131" w:rsidRPr="006A5ACD">
        <w:rPr>
          <w:rFonts w:eastAsiaTheme="minorEastAsia"/>
          <w:highlight w:val="yellow"/>
        </w:rPr>
        <w:t>ormally distributed with mean zero.</w:t>
      </w:r>
    </w:p>
    <w:p w14:paraId="49EB3BCB" w14:textId="7522DF5C" w:rsidR="001A1B0A" w:rsidRDefault="001A1B0A">
      <w:pPr>
        <w:pStyle w:val="Heading1"/>
        <w:keepNext/>
        <w:spacing w:before="240" w:after="0" w:line="360" w:lineRule="auto"/>
      </w:pPr>
      <w:r w:rsidRPr="004906F5">
        <w:lastRenderedPageBreak/>
        <w:t>Results</w:t>
      </w:r>
    </w:p>
    <w:p w14:paraId="7B4434C2" w14:textId="2B5E7013" w:rsidR="00A837CD" w:rsidRDefault="00506E17">
      <w:pPr>
        <w:pStyle w:val="Heading2"/>
        <w:spacing w:before="0" w:line="360" w:lineRule="auto"/>
      </w:pPr>
      <w:r>
        <w:t xml:space="preserve">Simulation </w:t>
      </w:r>
      <w:commentRangeStart w:id="34"/>
      <w:commentRangeStart w:id="35"/>
      <w:r>
        <w:t>Study</w:t>
      </w:r>
      <w:commentRangeEnd w:id="34"/>
      <w:r w:rsidR="00616824">
        <w:rPr>
          <w:rStyle w:val="CommentReference"/>
          <w:rFonts w:eastAsiaTheme="minorHAnsi"/>
          <w:i w:val="0"/>
        </w:rPr>
        <w:commentReference w:id="34"/>
      </w:r>
      <w:commentRangeEnd w:id="35"/>
      <w:r w:rsidR="00A15B42">
        <w:rPr>
          <w:rStyle w:val="CommentReference"/>
          <w:rFonts w:eastAsiaTheme="minorHAnsi"/>
          <w:i w:val="0"/>
        </w:rPr>
        <w:commentReference w:id="35"/>
      </w:r>
    </w:p>
    <w:p w14:paraId="3DCC6CA4" w14:textId="3E247817" w:rsidR="00C65F22" w:rsidRDefault="00DB2D68">
      <w:pPr>
        <w:spacing w:after="0" w:line="360" w:lineRule="auto"/>
        <w:jc w:val="both"/>
      </w:pPr>
      <w:r>
        <w:t xml:space="preserve">The simulation study demonstrated that the first-derivative method was 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555EB1">
        <w:fldChar w:fldCharType="begin"/>
      </w:r>
      <w:r w:rsidR="00555EB1">
        <w:instrText xml:space="preserve"> REF _Ref2004405 \h </w:instrText>
      </w:r>
      <w:r w:rsidR="00555EB1">
        <w:fldChar w:fldCharType="separate"/>
      </w:r>
      <w:r w:rsidR="00555EB1">
        <w:t xml:space="preserve">Figure </w:t>
      </w:r>
      <w:r w:rsidR="00555EB1">
        <w:rPr>
          <w:noProof/>
        </w:rPr>
        <w:t>1</w:t>
      </w:r>
      <w:r w:rsidR="00555EB1">
        <w:fldChar w:fldCharType="end"/>
      </w:r>
      <w:r w:rsidR="00555EB1">
        <w:t xml:space="preserve"> </w:t>
      </w:r>
      <w:r w:rsidR="00281B2C">
        <w:t>shows a</w:t>
      </w:r>
      <w:r w:rsidR="00555EB1">
        <w:t xml:space="preserve"> map of an</w:t>
      </w:r>
      <w:r w:rsidR="00281B2C">
        <w:t xml:space="preserve"> example data set for each of the scenarios presented in </w:t>
      </w:r>
      <w:r w:rsidR="00281B2C">
        <w:fldChar w:fldCharType="begin"/>
      </w:r>
      <w:r w:rsidR="00281B2C">
        <w:instrText xml:space="preserve"> REF _Ref872431 \h </w:instrText>
      </w:r>
      <w:r w:rsidR="007D19A2">
        <w:instrText xml:space="preserve"> \* MERGEFORMAT </w:instrText>
      </w:r>
      <w:r w:rsidR="00281B2C">
        <w:fldChar w:fldCharType="separate"/>
      </w:r>
      <w:r w:rsidR="00A33E5C">
        <w:t xml:space="preserve">Table </w:t>
      </w:r>
      <w:r w:rsidR="00A33E5C">
        <w:rPr>
          <w:noProof/>
        </w:rPr>
        <w:t>1</w:t>
      </w:r>
      <w:r w:rsidR="00281B2C">
        <w:fldChar w:fldCharType="end"/>
      </w:r>
      <w:r w:rsidR="00281B2C">
        <w:t xml:space="preserve">, </w:t>
      </w:r>
      <w:r w:rsidR="00C65F22">
        <w:t xml:space="preserve">and </w:t>
      </w:r>
      <w:r w:rsidR="00845D2A">
        <w:fldChar w:fldCharType="begin"/>
      </w:r>
      <w:r w:rsidR="00845D2A">
        <w:instrText xml:space="preserve"> REF _Ref2061301 \h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p>
    <w:p w14:paraId="2427A809" w14:textId="1274766B" w:rsidR="00FF414A" w:rsidRDefault="00FF414A">
      <w:pPr>
        <w:spacing w:line="360" w:lineRule="auto"/>
        <w:ind w:firstLine="720"/>
        <w:rPr>
          <w:highlight w:val="yellow"/>
        </w:rPr>
      </w:pPr>
      <w:r>
        <w:t>For all scenarios, the method obtained better coverage probability for the length at age zero (</w:t>
      </w:r>
      <w:r w:rsidRPr="00845D2A">
        <w:rPr>
          <w:i/>
        </w:rPr>
        <w:t>L</w:t>
      </w:r>
      <w:r w:rsidRPr="00845D2A">
        <w:rPr>
          <w:i/>
          <w:vertAlign w:val="subscript"/>
        </w:rPr>
        <w:t>1</w:t>
      </w:r>
      <w:r>
        <w:t xml:space="preserve">), </w:t>
      </w:r>
      <w:r w:rsidR="00845D2A">
        <w:t>at</w:t>
      </w:r>
      <w:r>
        <w:t xml:space="preserve"> 96%-100% coverage for three simulations, and 55% percen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t>). Coverage probabilities for length at age 15 (</w:t>
      </w:r>
      <w:r w:rsidRPr="00845D2A">
        <w:rPr>
          <w:i/>
        </w:rPr>
        <w:t>L</w:t>
      </w:r>
      <w:r w:rsidRPr="00845D2A">
        <w:rPr>
          <w:i/>
          <w:vertAlign w:val="subscript"/>
        </w:rPr>
        <w:t>2</w:t>
      </w:r>
      <w:r>
        <w:t xml:space="preserve">) were never over 33%. In terms of breakpoint detection, there was not a </w:t>
      </w:r>
      <w:r w:rsidR="00B90467">
        <w:t xml:space="preserve">discernable </w:t>
      </w:r>
      <w:r>
        <w:t>difference in the method’s ability to correctly detect latitudinal vs. longitudinal breakpoints across scenarios, though it correctly detected both breaks most often in the overlapping scenario (0.99), followed by the scenario with a symmetrical</w:t>
      </w:r>
      <w:r w:rsidR="00B90467">
        <w:t>, high-contrast</w:t>
      </w:r>
      <w:r>
        <w:t xml:space="preserve"> break at 25° (0.75). For the scenario with zero breaks, it only correctly detected this to be case in 64% of simulations; there was no discernable pattern to the spurious breakpoints identified in the remaining 36</w:t>
      </w:r>
      <w:r w:rsidR="00FE3528">
        <w:t>%. The</w:t>
      </w:r>
      <w:r>
        <w:t xml:space="preserve"> method was completely unable to detect the accurate breakpoints for the scenario with a spatial break at 49°, assigning the break at 50° </w:t>
      </w:r>
      <w:r w:rsidR="00883CE8">
        <w:t xml:space="preserve">latitude and longitude </w:t>
      </w:r>
      <w:r>
        <w:t xml:space="preserve">in 100% of simulations. The resultant coverage probabilities were uniformly zero, likely due to the high contrast in size-at-age between the two regions, which rendered estimates of the aggregated data uninformative. </w:t>
      </w:r>
    </w:p>
    <w:p w14:paraId="6F75E876" w14:textId="164BD75F" w:rsidR="00506E17" w:rsidRPr="00506E17" w:rsidRDefault="00506E17">
      <w:pPr>
        <w:pStyle w:val="Heading2"/>
        <w:spacing w:before="240" w:line="360" w:lineRule="auto"/>
      </w:pPr>
      <w:r>
        <w:t>Application to NE Pacific Sablefish</w:t>
      </w:r>
      <w:r w:rsidR="007674FF">
        <w:t xml:space="preserve"> </w:t>
      </w:r>
    </w:p>
    <w:p w14:paraId="75CD30E1" w14:textId="5008ECFC" w:rsidR="008936F5" w:rsidRPr="00A1303A" w:rsidRDefault="008936F5">
      <w:pPr>
        <w:spacing w:after="0" w:line="360" w:lineRule="auto"/>
        <w:jc w:val="both"/>
      </w:pPr>
      <w:del w:id="36" w:author="Maia Kapur" w:date="2019-04-04T14:32:00Z">
        <w:r w:rsidDel="00B65918">
          <w:delText>Our best-fit GAM produced a positive definite Hessian and converged after 10 iterations. It explained 42.4% of deviance.</w:delText>
        </w:r>
      </w:del>
      <w:ins w:id="37" w:author="Maia Kapur" w:date="2019-04-04T14:32:00Z">
        <w:r w:rsidR="00B65918">
          <w:t>For all ages examined</w:t>
        </w:r>
      </w:ins>
      <w:ins w:id="38" w:author="Maia Kapur" w:date="2019-04-04T14:33:00Z">
        <w:r w:rsidR="00B65918">
          <w:t>,</w:t>
        </w:r>
      </w:ins>
      <w:r>
        <w:t xml:space="preserve"> </w:t>
      </w:r>
      <w:ins w:id="39" w:author="Maia Kapur" w:date="2019-04-04T14:33:00Z">
        <w:r w:rsidR="00274FD3">
          <w:t>t</w:t>
        </w:r>
      </w:ins>
      <w:del w:id="40" w:author="Maia Kapur" w:date="2019-04-04T14:33:00Z">
        <w:r w:rsidR="00A9532D" w:rsidDel="00274FD3">
          <w:delText>T</w:delText>
        </w:r>
      </w:del>
      <w:r w:rsidR="00A9532D">
        <w:t>he latitude smoother suggested a general</w:t>
      </w:r>
      <w:r w:rsidR="00981A9D">
        <w:t>ly</w:t>
      </w:r>
      <w:r w:rsidR="00A9532D">
        <w:t xml:space="preserve"> increasing cline</w:t>
      </w:r>
      <w:r w:rsidR="00981A9D">
        <w:t xml:space="preserve"> in </w:t>
      </w:r>
      <w:r w:rsidR="00132F6C">
        <w:t>length-at-</w:t>
      </w:r>
      <w:commentRangeStart w:id="41"/>
      <w:r w:rsidR="00981A9D">
        <w:t>age</w:t>
      </w:r>
      <w:commentRangeEnd w:id="41"/>
      <w:r w:rsidR="00132F6C">
        <w:rPr>
          <w:rStyle w:val="CommentReference"/>
        </w:rPr>
        <w:commentReference w:id="41"/>
      </w:r>
      <w:r w:rsidR="00AF1875">
        <w:t xml:space="preserve"> </w:t>
      </w:r>
      <w:del w:id="42" w:author="Maia Kapur" w:date="2019-04-04T14:33:00Z">
        <w:r w:rsidR="00AF1875" w:rsidDel="00274FD3">
          <w:delText>six</w:delText>
        </w:r>
        <w:r w:rsidR="00A9532D" w:rsidDel="00274FD3">
          <w:delText xml:space="preserve"> </w:delText>
        </w:r>
      </w:del>
      <w:r w:rsidR="00A9532D">
        <w:t xml:space="preserve">with latitude, with a significant breakpoint centered around </w:t>
      </w:r>
      <w:del w:id="43" w:author="Maia Kapur" w:date="2019-04-04T14:33:00Z">
        <w:r w:rsidR="00A9532D" w:rsidDel="00274FD3">
          <w:delText xml:space="preserve">49˚N </w:delText>
        </w:r>
      </w:del>
      <w:ins w:id="44" w:author="Maia Kapur" w:date="2019-04-04T14:33:00Z">
        <w:r w:rsidR="00274FD3">
          <w:t xml:space="preserve">50˚N </w:t>
        </w:r>
      </w:ins>
      <w:r w:rsidR="00A9532D">
        <w:t>(approximately Vancouver, Canad</w:t>
      </w:r>
      <w:ins w:id="45" w:author="Maia Kapur" w:date="2019-04-04T14:33:00Z">
        <w:r w:rsidR="00274FD3">
          <w:t xml:space="preserve">a) for both age </w:t>
        </w:r>
      </w:ins>
      <w:ins w:id="46" w:author="Maia Kapur" w:date="2019-04-04T14:34:00Z">
        <w:r w:rsidR="00274FD3">
          <w:t>four and six fish. Both age six and age 30 female sablefish identified a breakpoint of 36˚N</w:t>
        </w:r>
        <w:r w:rsidR="00274FD3" w:rsidDel="00274FD3">
          <w:t xml:space="preserve"> </w:t>
        </w:r>
      </w:ins>
      <w:ins w:id="47" w:author="Maia Kapur" w:date="2019-04-04T14:35:00Z">
        <w:r w:rsidR="00274FD3">
          <w:t>(approximately Monterey, CA, USA)</w:t>
        </w:r>
      </w:ins>
      <w:del w:id="48" w:author="Maia Kapur" w:date="2019-04-04T14:33:00Z">
        <w:r w:rsidR="00A9532D" w:rsidDel="00274FD3">
          <w:delText xml:space="preserve">a), </w:delText>
        </w:r>
      </w:del>
      <w:ins w:id="49" w:author="Maia Kapur" w:date="2019-04-04T14:35:00Z">
        <w:r w:rsidR="00274FD3">
          <w:t xml:space="preserve">both of </w:t>
        </w:r>
      </w:ins>
      <w:r w:rsidR="00A9532D">
        <w:t xml:space="preserve">which </w:t>
      </w:r>
      <w:proofErr w:type="spellStart"/>
      <w:r w:rsidR="00A9532D">
        <w:t>corroborate</w:t>
      </w:r>
      <w:del w:id="50" w:author="Maia Kapur" w:date="2019-04-04T14:35:00Z">
        <w:r w:rsidR="00A9532D" w:rsidDel="00F91AA8">
          <w:delText xml:space="preserve">s </w:delText>
        </w:r>
      </w:del>
      <w:r w:rsidR="00A9532D">
        <w:t>results</w:t>
      </w:r>
      <w:proofErr w:type="spellEnd"/>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w:t>
      </w:r>
      <w:commentRangeStart w:id="51"/>
      <w:r w:rsidR="00F315C8">
        <w:t>temporal smoother</w:t>
      </w:r>
      <w:commentRangeEnd w:id="51"/>
      <w:r w:rsidR="00132F6C">
        <w:rPr>
          <w:rStyle w:val="CommentReference"/>
        </w:rPr>
        <w:commentReference w:id="51"/>
      </w:r>
      <w:r w:rsidR="00F315C8">
        <w:t xml:space="preserve"> did not exhibit a strong one-way trend</w:t>
      </w:r>
      <w:ins w:id="52" w:author="Maia Kapur" w:date="2019-04-04T14:37:00Z">
        <w:r w:rsidR="00F91AA8">
          <w:t>, and was flat for age-30 fish o</w:t>
        </w:r>
      </w:ins>
      <w:ins w:id="53" w:author="Maia Kapur" w:date="2019-04-04T14:38:00Z">
        <w:r w:rsidR="00F91AA8">
          <w:t xml:space="preserve">f both sexes, though it did detect a break in </w:t>
        </w:r>
        <w:r w:rsidR="00F91AA8">
          <w:lastRenderedPageBreak/>
          <w:t xml:space="preserve">2009-2010 for both sexes of age 4 and 6 </w:t>
        </w:r>
        <w:proofErr w:type="spellStart"/>
        <w:r w:rsidR="00F91AA8">
          <w:t>sablefish</w:t>
        </w:r>
      </w:ins>
      <w:del w:id="54" w:author="Maia Kapur" w:date="2019-04-04T14:38:00Z">
        <w:r w:rsidR="00F315C8" w:rsidDel="00F91AA8">
          <w:delText xml:space="preserve">, though the </w:delText>
        </w:r>
        <w:r w:rsidDel="00F91AA8">
          <w:delText xml:space="preserve">quantile analysis identified </w:delText>
        </w:r>
        <w:r w:rsidR="00A9532D" w:rsidDel="00F91AA8">
          <w:delText>a significant change in slope centered on years 2004-2005</w:delText>
        </w:r>
        <w:r w:rsidR="00C13128" w:rsidDel="00F91AA8">
          <w:delText xml:space="preserve"> (</w:delText>
        </w:r>
        <w:r w:rsidR="00C13128" w:rsidDel="00F91AA8">
          <w:fldChar w:fldCharType="begin"/>
        </w:r>
        <w:r w:rsidR="00C13128" w:rsidDel="00F91AA8">
          <w:delInstrText xml:space="preserve"> REF _Ref532305639 \h </w:delInstrText>
        </w:r>
        <w:r w:rsidR="008B3D07" w:rsidDel="00F91AA8">
          <w:delInstrText xml:space="preserve"> \* MERGEFORMAT </w:delInstrText>
        </w:r>
        <w:r w:rsidR="00C13128" w:rsidDel="00F91AA8">
          <w:fldChar w:fldCharType="separate"/>
        </w:r>
        <w:r w:rsidR="00A33E5C" w:rsidDel="00F91AA8">
          <w:delText xml:space="preserve">Figure </w:delText>
        </w:r>
        <w:r w:rsidR="00A33E5C" w:rsidDel="00F91AA8">
          <w:rPr>
            <w:noProof/>
          </w:rPr>
          <w:delText>7</w:delText>
        </w:r>
        <w:r w:rsidR="00C13128" w:rsidDel="00F91AA8">
          <w:fldChar w:fldCharType="end"/>
        </w:r>
        <w:r w:rsidR="00C13128" w:rsidDel="00F91AA8">
          <w:delText>)</w:delText>
        </w:r>
        <w:r w:rsidR="00F315C8" w:rsidDel="00F91AA8">
          <w:delText>.</w:delText>
        </w:r>
        <w:r w:rsidR="00E3743B" w:rsidDel="00F91AA8">
          <w:delText xml:space="preserve"> </w:delText>
        </w:r>
      </w:del>
      <w:r w:rsidR="00E3743B">
        <w:t>We</w:t>
      </w:r>
      <w:proofErr w:type="spellEnd"/>
      <w:r w:rsidR="00E3743B">
        <w:t xml:space="preserve"> therefore split the data collected during or after </w:t>
      </w:r>
      <w:del w:id="55" w:author="Maia Kapur" w:date="2019-04-04T14:39:00Z">
        <w:r w:rsidR="00E3743B" w:rsidDel="00F91AA8">
          <w:delText xml:space="preserve">2005 </w:delText>
        </w:r>
      </w:del>
      <w:ins w:id="56" w:author="Maia Kapur" w:date="2019-04-04T14:39:00Z">
        <w:r w:rsidR="00F91AA8">
          <w:t xml:space="preserve">2010 </w:t>
        </w:r>
      </w:ins>
      <w:r w:rsidR="00E3743B">
        <w:t xml:space="preserve">(hereafter referred to as “late”; prior data is “early”) </w:t>
      </w:r>
      <w:del w:id="57" w:author="Maia Kapur" w:date="2019-04-04T14:39:00Z">
        <w:r w:rsidR="00E3743B" w:rsidDel="005D1F29">
          <w:delText>and at 49˚N (hereafter referred to as “north”; data collected south of this point is designated as “south”).</w:delText>
        </w:r>
      </w:del>
      <w:ins w:id="58" w:author="Maia Kapur" w:date="2019-04-04T14:39:00Z">
        <w:r w:rsidR="005D1F29">
          <w:t xml:space="preserve">and into the five total regions defined by the detected breakpoints and the </w:t>
        </w:r>
        <w:proofErr w:type="spellStart"/>
        <w:r w:rsidR="005D1F29">
          <w:t>ecocystem</w:t>
        </w:r>
        <w:proofErr w:type="spellEnd"/>
        <w:r w:rsidR="005D1F29">
          <w:t>-based break at 145˚W discussed above (</w:t>
        </w:r>
      </w:ins>
      <w:ins w:id="59" w:author="Maia Kapur" w:date="2019-04-04T14:42:00Z">
        <w:r w:rsidR="00FC0DCB">
          <w:t xml:space="preserve">see </w:t>
        </w:r>
        <w:r w:rsidR="00FC0DCB">
          <w:fldChar w:fldCharType="begin"/>
        </w:r>
        <w:r w:rsidR="00FC0DCB">
          <w:instrText xml:space="preserve"> REF _Ref5281391 \h </w:instrText>
        </w:r>
      </w:ins>
      <w:r w:rsidR="00FC0DCB">
        <w:fldChar w:fldCharType="separate"/>
      </w:r>
      <w:ins w:id="60" w:author="Maia Kapur" w:date="2019-04-04T14:42:00Z">
        <w:r w:rsidR="00FC0DCB">
          <w:t xml:space="preserve">Figure </w:t>
        </w:r>
        <w:r w:rsidR="00FC0DCB">
          <w:rPr>
            <w:noProof/>
          </w:rPr>
          <w:t>8</w:t>
        </w:r>
        <w:r w:rsidR="00FC0DCB">
          <w:fldChar w:fldCharType="end"/>
        </w:r>
      </w:ins>
      <w:ins w:id="61" w:author="Maia Kapur" w:date="2019-04-04T14:39:00Z">
        <w:r w:rsidR="005D1F29">
          <w:t>).</w:t>
        </w:r>
      </w:ins>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xml:space="preserve">) for unique combinations of </w:t>
      </w:r>
      <w:del w:id="62" w:author="Maia Kapur" w:date="2019-04-04T14:43:00Z">
        <w:r w:rsidR="00517735" w:rsidDel="002B2781">
          <w:delText>north/south,</w:delText>
        </w:r>
      </w:del>
      <w:ins w:id="63" w:author="Maia Kapur" w:date="2019-04-04T14:43:00Z">
        <w:r w:rsidR="002B2781">
          <w:t>regional,</w:t>
        </w:r>
      </w:ins>
      <w:r w:rsidR="00517735">
        <w:t xml:space="preserve"> early/late and male/female populations</w:t>
      </w:r>
      <w:r w:rsidR="00C13128">
        <w:t xml:space="preserve">, </w:t>
      </w:r>
      <w:del w:id="64" w:author="Maia Kapur" w:date="2019-04-04T14:43:00Z">
        <w:r w:rsidR="00C13128" w:rsidDel="002B2781">
          <w:delText xml:space="preserve">and </w:delText>
        </w:r>
      </w:del>
      <w:r w:rsidR="00C13128">
        <w:t>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A33E5C">
        <w:t xml:space="preserve">Figure </w:t>
      </w:r>
      <w:r w:rsidR="00A33E5C">
        <w:rPr>
          <w:noProof/>
        </w:rPr>
        <w:t>8</w:t>
      </w:r>
      <w:r w:rsidR="00C13128">
        <w:fldChar w:fldCharType="end"/>
      </w:r>
      <w:r w:rsidR="00C13128">
        <w:t>).</w:t>
      </w:r>
      <w:r w:rsidR="00850F85">
        <w:t xml:space="preserve"> </w:t>
      </w:r>
      <w:r w:rsidR="00517735">
        <w:t xml:space="preserve">The error term </w:t>
      </w:r>
      <w:del w:id="65" w:author="Maia Kapur" w:date="2019-04-04T14:43:00Z">
        <w:r w:rsidR="00517735" w:rsidDel="003C6423">
          <w:delText xml:space="preserve">was </w:delText>
        </w:r>
      </w:del>
      <w:ins w:id="66" w:author="Maia Kapur" w:date="2019-04-04T14:43:00Z">
        <w:r w:rsidR="003C6423">
          <w:t xml:space="preserve">across all regions and sexes was </w:t>
        </w:r>
      </w:ins>
      <w:r w:rsidR="00517735">
        <w:t xml:space="preserve">estimated to be </w:t>
      </w:r>
      <w:r w:rsidR="00517735" w:rsidRPr="003C6423">
        <w:rPr>
          <w:highlight w:val="yellow"/>
          <w:rPrChange w:id="67" w:author="Maia Kapur" w:date="2019-04-04T14:43:00Z">
            <w:rPr/>
          </w:rPrChange>
        </w:rPr>
        <w:t>6.13</w:t>
      </w:r>
      <w:r w:rsidR="00517735">
        <w:t xml:space="preserve">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A33E5C">
        <w:t xml:space="preserve">Figure </w:t>
      </w:r>
      <w:r w:rsidR="00A33E5C">
        <w:rPr>
          <w:noProof/>
        </w:rPr>
        <w:t>9</w:t>
      </w:r>
      <w:r w:rsidR="00C13128">
        <w:fldChar w:fldCharType="end"/>
      </w:r>
      <w:r w:rsidR="00C13128">
        <w:t>).</w:t>
      </w:r>
    </w:p>
    <w:p w14:paraId="7D6FE7DB" w14:textId="506B06C1" w:rsidR="001A1B0A" w:rsidRDefault="001A1B0A">
      <w:pPr>
        <w:pStyle w:val="Heading1"/>
        <w:spacing w:before="240" w:after="0" w:line="360" w:lineRule="auto"/>
      </w:pPr>
      <w:commentRangeStart w:id="68"/>
      <w:r w:rsidRPr="004906F5">
        <w:t>Discussion</w:t>
      </w:r>
      <w:commentRangeEnd w:id="68"/>
      <w:r w:rsidR="00132F6C">
        <w:rPr>
          <w:rStyle w:val="CommentReference"/>
          <w:b w:val="0"/>
        </w:rPr>
        <w:commentReference w:id="68"/>
      </w:r>
    </w:p>
    <w:p w14:paraId="29CE33B0" w14:textId="068D1542" w:rsidR="00F44969" w:rsidRDefault="00F44969" w:rsidP="00E707B2">
      <w:pPr>
        <w:pStyle w:val="Heading2"/>
        <w:spacing w:line="360" w:lineRule="auto"/>
      </w:pPr>
      <w:r>
        <w:t>ADD: how much contrast really matters</w:t>
      </w:r>
      <w:r w:rsidR="008D05D6">
        <w:t xml:space="preserve">, </w:t>
      </w:r>
      <w:del w:id="69" w:author="Maia Kapur" w:date="2019-04-04T14:43:00Z">
        <w:r w:rsidR="008D05D6" w:rsidDel="003C6423">
          <w:delText>how edge effects kinda suck (see Roidonov)</w:delText>
        </w:r>
        <w:r w:rsidR="008100A3" w:rsidDel="003C6423">
          <w:delText xml:space="preserve">, </w:delText>
        </w:r>
      </w:del>
      <w:r w:rsidR="008100A3">
        <w:t>reassuring that R3 performed best because this is likely scenario (gradient)</w:t>
      </w:r>
    </w:p>
    <w:p w14:paraId="6B420233" w14:textId="10223509" w:rsidR="008322F4" w:rsidRDefault="008322F4" w:rsidP="00E707B2">
      <w:pPr>
        <w:pStyle w:val="Heading3"/>
        <w:spacing w:line="360" w:lineRule="auto"/>
      </w:pPr>
      <w:r w:rsidRPr="008322F4">
        <w:t xml:space="preserve"> </w:t>
      </w:r>
    </w:p>
    <w:p w14:paraId="0EACBBBE" w14:textId="77777777" w:rsidR="00FF414A" w:rsidRDefault="00FF414A" w:rsidP="00896FAE">
      <w:pPr>
        <w:pStyle w:val="Heading2"/>
        <w:spacing w:before="0" w:line="360" w:lineRule="auto"/>
      </w:pPr>
      <w:r>
        <w:t xml:space="preserve">Simulation </w:t>
      </w:r>
      <w:commentRangeStart w:id="70"/>
      <w:commentRangeStart w:id="71"/>
      <w:r>
        <w:t>Study</w:t>
      </w:r>
      <w:commentRangeEnd w:id="70"/>
      <w:r>
        <w:rPr>
          <w:rStyle w:val="CommentReference"/>
          <w:rFonts w:eastAsiaTheme="minorHAnsi"/>
          <w:i w:val="0"/>
        </w:rPr>
        <w:commentReference w:id="70"/>
      </w:r>
      <w:commentRangeEnd w:id="71"/>
      <w:r w:rsidR="00E245D3">
        <w:rPr>
          <w:rStyle w:val="CommentReference"/>
          <w:rFonts w:eastAsiaTheme="minorHAnsi"/>
          <w:i w:val="0"/>
        </w:rPr>
        <w:commentReference w:id="71"/>
      </w:r>
    </w:p>
    <w:p w14:paraId="7F287D10" w14:textId="320986FE" w:rsidR="0088027E" w:rsidRDefault="00D178A2">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which is likely an artifact of the penalization function within the GAM, which seeks to minimize curvature on either side of a given knot (i.e. breakpoint). </w:t>
      </w:r>
      <w:r w:rsidR="00B520E8">
        <w:t>The performance of the overlapping scenario was</w:t>
      </w:r>
      <w:r>
        <w:t xml:space="preserve"> closely followed by the high-contrast break at 25°</w:t>
      </w:r>
      <w:r w:rsidR="0088027E">
        <w:t>.</w:t>
      </w:r>
      <w:r w:rsidR="00E70941">
        <w:t xml:space="preserve"> Over 90% of all simulations correctly did not detect any temporal breakpoints, </w:t>
      </w:r>
      <w:r w:rsidR="005742CD">
        <w:t xml:space="preserve">which was reassuring </w:t>
      </w:r>
      <w:r w:rsidR="00E70941">
        <w:t>as growth was not made to vary across years.</w:t>
      </w:r>
    </w:p>
    <w:p w14:paraId="062EA1FF" w14:textId="753EDD0D" w:rsidR="00D178A2" w:rsidRPr="00101B63" w:rsidRDefault="0088027E" w:rsidP="0088027E">
      <w:pPr>
        <w:spacing w:line="360" w:lineRule="auto"/>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Such breakdown of detection methods at the margins </w:t>
      </w:r>
      <w:r w:rsidR="00101B63">
        <w:t xml:space="preserve">of a series (at the edges of a study region, or at the end of a time-series) </w:t>
      </w:r>
      <w:r w:rsidR="00D178A2">
        <w:t xml:space="preserve">has been documented in </w:t>
      </w:r>
      <w:r w:rsidR="00D178A2" w:rsidRPr="002C737A">
        <w:rPr>
          <w:highlight w:val="yellow"/>
        </w:rPr>
        <w:fldChar w:fldCharType="begin" w:fldLock="1"/>
      </w:r>
      <w:r w:rsidR="00101B63">
        <w:rPr>
          <w:highlight w:val="yellow"/>
        </w:rPr>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D178A2" w:rsidRPr="002C737A">
        <w:rPr>
          <w:highlight w:val="yellow"/>
        </w:rPr>
        <w:fldChar w:fldCharType="separate"/>
      </w:r>
      <w:r w:rsidR="00D178A2" w:rsidRPr="002C737A">
        <w:rPr>
          <w:noProof/>
          <w:highlight w:val="yellow"/>
        </w:rPr>
        <w:t xml:space="preserve">Rodionov </w:t>
      </w:r>
      <w:r w:rsidR="00101B63">
        <w:rPr>
          <w:noProof/>
          <w:highlight w:val="yellow"/>
        </w:rPr>
        <w:t>(</w:t>
      </w:r>
      <w:r w:rsidR="00D178A2" w:rsidRPr="002C737A">
        <w:rPr>
          <w:noProof/>
          <w:highlight w:val="yellow"/>
        </w:rPr>
        <w:t>2004)</w:t>
      </w:r>
      <w:r w:rsidR="00D178A2" w:rsidRPr="002C737A">
        <w:rPr>
          <w:highlight w:val="yellow"/>
        </w:rPr>
        <w:fldChar w:fldCharType="end"/>
      </w:r>
      <w:r w:rsidR="00D178A2">
        <w:rPr>
          <w:highlight w:val="yellow"/>
        </w:rPr>
        <w:t xml:space="preserve">. </w:t>
      </w:r>
      <w:r w:rsidR="00101B63">
        <w:rPr>
          <w:highlight w:val="yellow"/>
        </w:rPr>
        <w:t>The same author developed a new method using sequential t-tests to perform such edge-</w:t>
      </w:r>
      <w:r w:rsidR="00101B63">
        <w:rPr>
          <w:highlight w:val="yellow"/>
        </w:rPr>
        <w:lastRenderedPageBreak/>
        <w:t xml:space="preserve">case detection, which has been applied to detect ecosystem regime shifts in the Bering Sea. </w:t>
      </w:r>
      <w:r w:rsidR="009B28AB">
        <w:rPr>
          <w:highlight w:val="yellow"/>
        </w:rPr>
        <w:t>In terms of fisheries management, this suggests that managers may need alternative tools to detect and appropriately consider variations in growth at the extremes of their spatial domain</w:t>
      </w:r>
      <w:r w:rsidR="00101B63">
        <w:rPr>
          <w:highlight w:val="yellow"/>
        </w:rPr>
        <w:t>, or regime shifts occurring at the present moment</w:t>
      </w:r>
      <w:r w:rsidR="009B28AB">
        <w:rPr>
          <w:highlight w:val="yellow"/>
        </w:rPr>
        <w:t xml:space="preserve">. </w:t>
      </w:r>
      <w:r w:rsidR="00101B63">
        <w:rPr>
          <w:highlight w:val="yellow"/>
        </w:rPr>
        <w:t xml:space="preserve">However, multiple lines of evidence have suggested that somatic growth in fisheries follows ecosystem gradients (rather than management boundaries), and the ongoing emphasis on ecosystem-based fisheries management will hopefully involve the analysis of fish stocks at meaningful regional scales across which changes can be expected. </w:t>
      </w:r>
    </w:p>
    <w:p w14:paraId="2D1EA24D" w14:textId="0A1E4FA6" w:rsidR="009176CC" w:rsidRDefault="0040193D" w:rsidP="002458FC">
      <w:pPr>
        <w:spacing w:line="360" w:lineRule="auto"/>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size at younger vs. </w:t>
      </w:r>
      <w:r w:rsidR="002866F4">
        <w:t>older</w:t>
      </w:r>
      <w:r w:rsidR="00304135">
        <w:t xml:space="preserve"> ages.</w:t>
      </w:r>
      <w:r w:rsidR="008322F4">
        <w:t xml:space="preserve"> It is encouraging that the approach could correctly d</w:t>
      </w:r>
      <w:r w:rsidR="002866F4">
        <w:t xml:space="preserve">etect breakpoints </w:t>
      </w:r>
      <w:r w:rsidR="008322F4">
        <w:t>in the scenario with overlapping ranges of distinct fish growth, which is likely more similar to real-world fish populations (</w:t>
      </w:r>
      <w:r w:rsidR="008322F4" w:rsidRPr="00896FAE">
        <w:rPr>
          <w:highlight w:val="yellow"/>
        </w:rPr>
        <w:t>cite</w:t>
      </w:r>
      <w:r w:rsidR="008322F4">
        <w:t xml:space="preserve">). 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4EE0CF0A" w14:textId="77777777" w:rsidR="00E707B2" w:rsidRPr="009176CC" w:rsidRDefault="00E707B2" w:rsidP="002458FC">
      <w:pPr>
        <w:pStyle w:val="Heading3"/>
        <w:spacing w:line="360" w:lineRule="auto"/>
      </w:pPr>
      <w:r w:rsidRPr="009176CC">
        <w:t>Caveats of Approach</w:t>
      </w:r>
    </w:p>
    <w:p w14:paraId="21738D4C" w14:textId="34717E31" w:rsidR="00E707B2" w:rsidRPr="00DD620E" w:rsidRDefault="00E707B2" w:rsidP="002458FC">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the maximum first derivative and b) disregarding values whose confidence interval contained zero, which was common in highly curved splines. </w:t>
      </w:r>
      <w:r w:rsidRPr="009C21AD">
        <w:rPr>
          <w:highlight w:val="yellow"/>
        </w:rPr>
        <w:t xml:space="preserve">Additionally, the fitting method could have been improved by either performing the spatial and temporal analyses in a stepwise fashion, or by re-aggregating the data to include an early and late </w:t>
      </w:r>
      <w:r w:rsidRPr="009C21AD">
        <w:rPr>
          <w:highlight w:val="yellow"/>
        </w:rPr>
        <w:lastRenderedPageBreak/>
        <w:t>stratum for each spatial zone.</w:t>
      </w:r>
      <w:r>
        <w:t xml:space="preserve"> Finally, we did not consider movement of fish between regions, which could complicate the effectiveness of the method by observing fish “grown” under a separate regime into a new region. The method was able to detect changes within such mixed zones provided that there were other</w:t>
      </w:r>
      <w:r w:rsidR="009C21AD">
        <w:t>, more homogeneous</w:t>
      </w:r>
      <w:r>
        <w:t xml:space="preserve"> areas in the study region</w:t>
      </w:r>
      <w:r w:rsidR="009C21AD">
        <w:t>.</w:t>
      </w:r>
    </w:p>
    <w:p w14:paraId="47E242CF" w14:textId="77777777" w:rsidR="00E707B2" w:rsidRPr="009176CC" w:rsidRDefault="00E707B2" w:rsidP="002458FC">
      <w:pPr>
        <w:spacing w:line="360" w:lineRule="auto"/>
      </w:pPr>
    </w:p>
    <w:p w14:paraId="7EF9A0DB" w14:textId="147B5C5E" w:rsidR="000157D3" w:rsidRDefault="000157D3" w:rsidP="002458FC">
      <w:pPr>
        <w:pStyle w:val="Heading2"/>
        <w:spacing w:line="360" w:lineRule="auto"/>
      </w:pPr>
      <w:r>
        <w:t>North Pacific Sablefish</w:t>
      </w:r>
    </w:p>
    <w:p w14:paraId="5B934C8D" w14:textId="0CC30899" w:rsidR="00101B63" w:rsidRPr="00101B63" w:rsidRDefault="00101B63" w:rsidP="002458FC">
      <w:pPr>
        <w:spacing w:line="360" w:lineRule="auto"/>
      </w:pPr>
      <w:r>
        <w:rPr>
          <w:highlight w:val="yellow"/>
        </w:rPr>
        <w:t>The evaluation of size-at-age for NE Pacific sablefish was directly motivated by the notion that fish growth may vary at a scale different to the management boundaries.</w:t>
      </w:r>
    </w:p>
    <w:p w14:paraId="5C37E172" w14:textId="77777777" w:rsidR="00555EB1" w:rsidRPr="00175514" w:rsidRDefault="00555EB1" w:rsidP="002458FC">
      <w:pPr>
        <w:spacing w:before="240" w:after="0" w:line="360" w:lineRule="auto"/>
        <w:jc w:val="both"/>
        <w:rPr>
          <w:i/>
        </w:rPr>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commentRangeStart w:id="72"/>
      <w:r>
        <w:fldChar w:fldCharType="begin"/>
      </w:r>
      <w:r>
        <w:instrText xml:space="preserve"> REF _Ref525720559 \h  \* MERGEFORMAT </w:instrText>
      </w:r>
      <w:r>
        <w:fldChar w:fldCharType="separate"/>
      </w:r>
      <w:r>
        <w:t xml:space="preserve">Table </w:t>
      </w:r>
      <w:r>
        <w:rPr>
          <w:noProof/>
        </w:rPr>
        <w:t>3</w:t>
      </w:r>
      <w:r>
        <w:fldChar w:fldCharType="end"/>
      </w:r>
      <w:commentRangeEnd w:id="72"/>
      <w:r>
        <w:rPr>
          <w:rStyle w:val="CommentReference"/>
        </w:rPr>
        <w:commentReference w:id="72"/>
      </w:r>
      <w:r w:rsidRPr="004906F5">
        <w:t>). It is preferable to obtain estimate</w:t>
      </w:r>
      <w:r>
        <w:t>d growth parameters using data</w:t>
      </w:r>
      <w:r w:rsidRPr="004906F5">
        <w:t xml:space="preserve"> from a survey, because </w:t>
      </w:r>
      <w:r>
        <w:t xml:space="preserve">fishery-dependent information can be heavily biased due to targeting or gear selectivity </w:t>
      </w:r>
      <w:commentRangeStart w:id="73"/>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commentRangeEnd w:id="73"/>
      <w:r>
        <w:rPr>
          <w:rStyle w:val="CommentReference"/>
        </w:rPr>
        <w:commentReference w:id="73"/>
      </w:r>
      <w:r w:rsidRPr="004906F5">
        <w:t>.</w:t>
      </w:r>
      <w:r>
        <w:t xml:space="preserve"> </w:t>
      </w:r>
    </w:p>
    <w:p w14:paraId="7A5BCE0A" w14:textId="77777777" w:rsidR="00555EB1" w:rsidRPr="00555EB1" w:rsidRDefault="00555EB1" w:rsidP="00555EB1"/>
    <w:p w14:paraId="79604734" w14:textId="73BEB2F0" w:rsidR="00132F6C" w:rsidRDefault="00D24852" w:rsidP="00896FAE">
      <w:pPr>
        <w:spacing w:after="0" w:line="360" w:lineRule="auto"/>
        <w:jc w:val="both"/>
      </w:pPr>
      <w:r>
        <w:t xml:space="preserve">It is evident from this and </w:t>
      </w:r>
      <w:commentRangeStart w:id="74"/>
      <w:r>
        <w:t>previous wor</w:t>
      </w:r>
      <w:commentRangeEnd w:id="74"/>
      <w:r w:rsidR="00132F6C">
        <w:rPr>
          <w:rStyle w:val="CommentReference"/>
        </w:rPr>
        <w:commentReference w:id="74"/>
      </w:r>
      <w:r>
        <w:t>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commentRangeStart w:id="75"/>
      <w:r>
        <w:t xml:space="preserve">growth anomalies </w:t>
      </w:r>
      <w:commentRangeEnd w:id="75"/>
      <w:r w:rsidR="00672DDF">
        <w:t>occu</w:t>
      </w:r>
      <w:r w:rsidR="00132F6C">
        <w:rPr>
          <w:rStyle w:val="CommentReference"/>
        </w:rPr>
        <w:commentReference w:id="75"/>
      </w:r>
      <w:r>
        <w:t>r.  Mis-specification of growth within stock assessment can</w:t>
      </w:r>
      <w:r w:rsidR="00132F6C">
        <w:t xml:space="preserve"> lead to</w:t>
      </w:r>
      <w:r>
        <w:t xml:space="preserve"> </w:t>
      </w:r>
      <w:r w:rsidR="00132F6C">
        <w:t>overestimation of</w:t>
      </w:r>
      <w:r w:rsidR="00CB15E0">
        <w:rPr>
          <w:rStyle w:val="CommentReference"/>
        </w:rPr>
        <w:commentReference w:id="76"/>
      </w:r>
      <w:r>
        <w:t xml:space="preserve"> management quantities, particularly the estimate of stock depletion </w:t>
      </w:r>
      <w:r w:rsidR="00845B83">
        <w:fldChar w:fldCharType="begin" w:fldLock="1"/>
      </w:r>
      <w:r w:rsidR="00FB10EE">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mendeley":{"formattedCitation":"(Stawitz et al., 2019)","plainTextFormattedCitation":"(Stawitz et al., 2019)","previouslyFormattedCitation":"(Stawitz et al., 2019)"},"properties":{"noteIndex":0},"schema":"https://github.com/citation-style-language/schema/raw/master/csl-citation.json"}</w:instrText>
      </w:r>
      <w:r w:rsidR="00845B83">
        <w:fldChar w:fldCharType="separate"/>
      </w:r>
      <w:r w:rsidR="00845B83" w:rsidRPr="00845B83">
        <w:rPr>
          <w:noProof/>
        </w:rPr>
        <w:t>(Stawitz et al., 2019)</w:t>
      </w:r>
      <w:r w:rsidR="00845B83">
        <w:fldChar w:fldCharType="end"/>
      </w:r>
      <w:r>
        <w:t>. Correctly-specified growth in the estimation model can reduce uncertainty by correctly attributing process error to somatic g</w:t>
      </w:r>
      <w:commentRangeStart w:id="77"/>
      <w:commentRangeStart w:id="78"/>
      <w:r>
        <w:t>rowth anomalies</w:t>
      </w:r>
      <w:commentRangeEnd w:id="77"/>
      <w:r w:rsidR="00132F6C">
        <w:rPr>
          <w:rStyle w:val="CommentReference"/>
        </w:rPr>
        <w:commentReference w:id="77"/>
      </w:r>
      <w:commentRangeEnd w:id="78"/>
      <w:r w:rsidR="00672DDF">
        <w:rPr>
          <w:rStyle w:val="CommentReference"/>
        </w:rPr>
        <w:commentReference w:id="78"/>
      </w:r>
      <w:r>
        <w:t>.</w:t>
      </w:r>
      <w:r w:rsidR="005A0B2F">
        <w:t>.</w:t>
      </w:r>
    </w:p>
    <w:p w14:paraId="7D988EBF" w14:textId="77777777" w:rsidR="00132F6C" w:rsidRDefault="00132F6C" w:rsidP="00896FAE">
      <w:pPr>
        <w:spacing w:after="0" w:line="360" w:lineRule="auto"/>
        <w:jc w:val="both"/>
      </w:pPr>
    </w:p>
    <w:p w14:paraId="6E9068FB" w14:textId="45D34D53" w:rsidR="00992E9D" w:rsidRDefault="00EE0A9B" w:rsidP="00896FAE">
      <w:pPr>
        <w:spacing w:after="0" w:line="360" w:lineRule="auto"/>
        <w:jc w:val="both"/>
        <w:rPr>
          <w:b/>
        </w:rPr>
      </w:pPr>
      <w:r>
        <w:t xml:space="preserve">Previous work with sablefish data has utilized an </w:t>
      </w:r>
      <w:r>
        <w:rPr>
          <w:i/>
        </w:rPr>
        <w:t>a priori</w:t>
      </w:r>
      <w:r>
        <w:t xml:space="preserve"> </w:t>
      </w:r>
      <w:r w:rsidR="004D0927">
        <w:t>method</w:t>
      </w:r>
      <w:r>
        <w:t xml:space="preserve">, wherein </w:t>
      </w:r>
      <w:commentRangeStart w:id="79"/>
      <w:r>
        <w:t xml:space="preserve">length </w:t>
      </w:r>
      <w:r w:rsidR="000157D3">
        <w:t xml:space="preserve">and age </w:t>
      </w:r>
      <w:r>
        <w:t>data</w:t>
      </w:r>
      <w:commentRangeEnd w:id="79"/>
      <w:r w:rsidR="00F521CD">
        <w:rPr>
          <w:rStyle w:val="CommentReference"/>
        </w:rPr>
        <w:commentReference w:id="79"/>
      </w:r>
      <w:r>
        <w:t xml:space="preserve"> were aggregated into pre-hypothesized spatial zones and </w:t>
      </w:r>
      <w:r w:rsidR="000157D3">
        <w:t xml:space="preserve">fitted VBGF curves were </w:t>
      </w:r>
      <w:r>
        <w:t>c</w:t>
      </w:r>
      <w:commentRangeStart w:id="80"/>
      <w:commentRangeStart w:id="81"/>
      <w:r>
        <w:t>ompared via Ak</w:t>
      </w:r>
      <w:commentRangeEnd w:id="80"/>
      <w:r w:rsidR="00132F6C">
        <w:rPr>
          <w:rStyle w:val="CommentReference"/>
        </w:rPr>
        <w:commentReference w:id="80"/>
      </w:r>
      <w:commentRangeEnd w:id="81"/>
      <w:r w:rsidR="00E64CAF">
        <w:rPr>
          <w:rStyle w:val="CommentReference"/>
        </w:rPr>
        <w:commentReference w:id="81"/>
      </w:r>
      <w:r>
        <w:t xml:space="preserve">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w:t>
      </w:r>
      <w:r w:rsidR="004D0927">
        <w:t xml:space="preserve">method </w:t>
      </w:r>
      <w:r>
        <w:t xml:space="preserve">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w:t>
      </w:r>
      <w:r w:rsidR="0010015D">
        <w:rPr>
          <w:highlight w:val="yellow"/>
        </w:rPr>
        <w:t>WC</w:t>
      </w:r>
      <w:r>
        <w:t xml:space="preserve"> analysis identified a statistically significant break in von Bertalanffy growth parameters for sablefish at approximately 30 degrees N, between </w:t>
      </w:r>
      <w:r w:rsidR="00707024">
        <w:t xml:space="preserve">Point </w:t>
      </w:r>
      <w:r>
        <w:t xml:space="preserve">Conception and Monterey, CA, with additional evidence for an increasing cline in </w:t>
      </w:r>
      <w:r w:rsidRPr="00D15776">
        <w:rPr>
          <w:i/>
        </w:rPr>
        <w:t>L</w:t>
      </w:r>
      <w:r w:rsidR="00707024">
        <w:rPr>
          <w:vertAlign w:val="subscript"/>
        </w:rPr>
        <w:t>∞</w:t>
      </w:r>
      <w:r>
        <w:t xml:space="preserve"> with increasing latitude. </w:t>
      </w:r>
      <w:r w:rsidR="00DB3C75">
        <w:t>That work</w:t>
      </w:r>
      <w:r w:rsidR="007A3BAC">
        <w:t xml:space="preserve"> also </w:t>
      </w:r>
      <w:r w:rsidR="00132F6C">
        <w:t xml:space="preserve">found </w:t>
      </w:r>
      <w:commentRangeStart w:id="82"/>
      <w:r w:rsidR="00DB3C75">
        <w:t>an</w:t>
      </w:r>
      <w:commentRangeEnd w:id="82"/>
      <w:r w:rsidR="00132F6C">
        <w:rPr>
          <w:rStyle w:val="CommentReference"/>
        </w:rPr>
        <w:commentReference w:id="82"/>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which was posited to be the result of samples coming from the “southern end of a faster-</w:t>
      </w:r>
      <w:r w:rsidR="007A3BAC">
        <w:lastRenderedPageBreak/>
        <w:t xml:space="preserve">growing northern stock”, a suggestion supported by our findings. </w:t>
      </w:r>
      <w:r w:rsidRPr="007A3BAC">
        <w:t>The</w:t>
      </w:r>
      <w:r>
        <w:t xml:space="preserve"> authors of that study described how sablefish have been shown to </w:t>
      </w:r>
      <w:r w:rsidR="00F521CD">
        <w:t xml:space="preserve">be </w:t>
      </w:r>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w:t>
      </w:r>
      <w:r w:rsidR="00672DDF">
        <w:t>occur</w:t>
      </w:r>
      <w:r w:rsidR="00212215">
        <w:t>ring in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w:t>
      </w:r>
      <w:r w:rsidR="00672DDF">
        <w:t>occur</w:t>
      </w:r>
      <w:r w:rsidR="00212215">
        <w:t>red in that year</w:t>
      </w:r>
      <w:r w:rsidR="0059154F">
        <w:t>’s survey</w:t>
      </w:r>
      <w:r w:rsidR="00212215">
        <w:t xml:space="preserve">. In the recent AK sablefish assessments, the parameters of the VBGF are time-blocked </w:t>
      </w:r>
      <w:r w:rsidR="00896FAE">
        <w:t xml:space="preserve">accordingly </w:t>
      </w:r>
      <w:r w:rsidR="00212215">
        <w:t xml:space="preserve">(see </w:t>
      </w:r>
      <w:r w:rsidR="00212215">
        <w:fldChar w:fldCharType="begin"/>
      </w:r>
      <w:r w:rsidR="00212215">
        <w:instrText xml:space="preserve"> REF _Ref525720559 \h </w:instrText>
      </w:r>
      <w:r w:rsidR="006E2C2C">
        <w:instrText xml:space="preserve"> \* MERGEFORMAT </w:instrText>
      </w:r>
      <w:r w:rsidR="00212215">
        <w:fldChar w:fldCharType="separate"/>
      </w:r>
      <w:r w:rsidR="00A33E5C">
        <w:t xml:space="preserve">Table </w:t>
      </w:r>
      <w:r w:rsidR="00A33E5C">
        <w:rPr>
          <w:noProof/>
        </w:rPr>
        <w:t>3</w:t>
      </w:r>
      <w:r w:rsidR="00212215">
        <w:fldChar w:fldCharType="end"/>
      </w:r>
      <w:r w:rsidR="00212215">
        <w:t>)</w:t>
      </w:r>
      <w:r w:rsidR="00CD03F1">
        <w:t xml:space="preserve"> despite caution tha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59F4049A" w:rsidR="00BD6121" w:rsidRDefault="00E237EF" w:rsidP="00896FAE">
      <w:pPr>
        <w:spacing w:line="360" w:lineRule="auto"/>
        <w:ind w:firstLine="360"/>
      </w:pPr>
      <w:r>
        <w:t xml:space="preserve">The consideration of </w:t>
      </w:r>
      <w:commentRangeStart w:id="83"/>
      <w:r>
        <w:t>temporal variation</w:t>
      </w:r>
      <w:commentRangeEnd w:id="83"/>
      <w:r w:rsidR="00132F6C">
        <w:rPr>
          <w:rStyle w:val="CommentReference"/>
        </w:rPr>
        <w:commentReference w:id="83"/>
      </w:r>
      <w:r>
        <w:t xml:space="preserve">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84"/>
      <w:r>
        <w:t xml:space="preserve">(M. </w:t>
      </w:r>
      <w:proofErr w:type="spellStart"/>
      <w:r>
        <w:t>Haltuch</w:t>
      </w:r>
      <w:proofErr w:type="spellEnd"/>
      <w:r>
        <w:t>, pers. comm.)</w:t>
      </w:r>
      <w:commentRangeEnd w:id="84"/>
      <w:r w:rsidR="00F521CD">
        <w:rPr>
          <w:rStyle w:val="CommentReference"/>
        </w:rPr>
        <w:commentReference w:id="84"/>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as a process driven by variation in either annual, initial size or among cohorts. Data was partitioned between the </w:t>
      </w:r>
      <w:r w:rsidR="0010015D">
        <w:t>WC</w:t>
      </w:r>
      <w:r w:rsidR="0054799E">
        <w:t xml:space="preserve"> and two regions of Alaska, and it was determined that annual-scale anomalies were more pronounced in the </w:t>
      </w:r>
      <w:r w:rsidR="0010015D">
        <w:t>WC</w:t>
      </w:r>
      <w:r w:rsidR="0054799E">
        <w:t xml:space="preserve"> whereas the initial normalized length within each cohort explained more variation in Alaska. A principal conclusion was that the form of growth variation differed among ecosystems, wherein the </w:t>
      </w:r>
      <w:r w:rsidR="0010015D">
        <w:t>W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 Methods that consider the space and time components co-dependently (as in vectorized auto-</w:t>
      </w:r>
      <w:r w:rsidR="00247F68">
        <w:lastRenderedPageBreak/>
        <w:t xml:space="preserve">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pPr>
        <w:spacing w:line="360" w:lineRule="auto"/>
        <w:sectPr w:rsidR="005A0B2F" w:rsidSect="007D19A2">
          <w:footerReference w:type="default" r:id="rId11"/>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pPr>
        <w:spacing w:line="360" w:lineRule="auto"/>
        <w:jc w:val="center"/>
        <w:rPr>
          <w:ins w:id="85" w:author="Maia Kapur" w:date="2019-02-25T16:22:00Z"/>
        </w:rPr>
        <w:pPrChange w:id="86" w:author="Maia Kapur" w:date="2019-04-03T18:18:00Z">
          <w:pPr/>
        </w:pPrChange>
      </w:pPr>
      <w:bookmarkStart w:id="87" w:name="_Hlk2063726"/>
      <w:ins w:id="88" w:author="Maia Kapur" w:date="2019-02-25T16:22:00Z">
        <w:r>
          <w:rPr>
            <w:noProof/>
          </w:rPr>
          <w:drawing>
            <wp:inline distT="0" distB="0" distL="0" distR="0" wp14:anchorId="0374F785" wp14:editId="39484D5C">
              <wp:extent cx="6288411" cy="45733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88411" cy="4573390"/>
                      </a:xfrm>
                      <a:prstGeom prst="rect">
                        <a:avLst/>
                      </a:prstGeom>
                    </pic:spPr>
                  </pic:pic>
                </a:graphicData>
              </a:graphic>
            </wp:inline>
          </w:drawing>
        </w:r>
      </w:ins>
    </w:p>
    <w:p w14:paraId="67F468F5" w14:textId="77777777" w:rsidR="00905488" w:rsidRDefault="00905488" w:rsidP="00305832">
      <w:pPr>
        <w:spacing w:line="360" w:lineRule="auto"/>
        <w:rPr>
          <w:ins w:id="89" w:author="Maia Kapur" w:date="2019-02-25T16:22:00Z"/>
        </w:rPr>
      </w:pPr>
    </w:p>
    <w:p w14:paraId="266B7505" w14:textId="0E82F6C8"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90"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AA564B">
        <w:rPr>
          <w:noProof/>
        </w:rPr>
        <w:t>1</w:t>
      </w:r>
      <w:r w:rsidR="006A5ACD">
        <w:rPr>
          <w:noProof/>
        </w:rPr>
        <w:fldChar w:fldCharType="end"/>
      </w:r>
      <w:bookmarkEnd w:id="90"/>
      <w:r>
        <w:t xml:space="preserve">. Example single dataset for each tested spatial scenario presen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Text labels indicate the number of individual </w:t>
      </w:r>
      <w:proofErr w:type="gramStart"/>
      <w:r>
        <w:t>fish</w:t>
      </w:r>
      <w:proofErr w:type="gramEnd"/>
      <w:r>
        <w:t xml:space="preserve"> in the sample.</w:t>
      </w:r>
    </w:p>
    <w:bookmarkEnd w:id="87"/>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91" w:name="_Hlk2063740"/>
      <w:r>
        <w:rPr>
          <w:noProof/>
        </w:rPr>
        <w:drawing>
          <wp:inline distT="0" distB="0" distL="0" distR="0" wp14:anchorId="54C7F376" wp14:editId="0D63905D">
            <wp:extent cx="5943600" cy="4322618"/>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43600" cy="4322618"/>
                    </a:xfrm>
                    <a:prstGeom prst="rect">
                      <a:avLst/>
                    </a:prstGeom>
                    <a:noFill/>
                    <a:ln>
                      <a:noFill/>
                    </a:ln>
                  </pic:spPr>
                </pic:pic>
              </a:graphicData>
            </a:graphic>
          </wp:inline>
        </w:drawing>
      </w:r>
    </w:p>
    <w:p w14:paraId="0415D170" w14:textId="615B3A96" w:rsidR="002C0447" w:rsidRDefault="00CE5DA5" w:rsidP="00305832">
      <w:pPr>
        <w:pStyle w:val="Caption"/>
        <w:spacing w:line="360" w:lineRule="auto"/>
      </w:pPr>
      <w:bookmarkStart w:id="92"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AA564B">
        <w:rPr>
          <w:noProof/>
        </w:rPr>
        <w:t>2</w:t>
      </w:r>
      <w:r w:rsidR="008F59B5">
        <w:rPr>
          <w:noProof/>
        </w:rPr>
        <w:fldChar w:fldCharType="end"/>
      </w:r>
      <w:bookmarkEnd w:id="92"/>
      <w:r>
        <w:t>. (</w:t>
      </w:r>
      <w:proofErr w:type="spellStart"/>
      <w:proofErr w:type="gramStart"/>
      <w:r w:rsidR="00A55BE7">
        <w:t>a,c</w:t>
      </w:r>
      <w:proofErr w:type="spellEnd"/>
      <w:proofErr w:type="gramEnd"/>
      <w:r>
        <w:t xml:space="preserve">) </w:t>
      </w:r>
      <w:r w:rsidR="00A55BE7">
        <w:t>raw value of GAM smoothers for Latitude and Longitude;</w:t>
      </w:r>
      <w:r>
        <w:t xml:space="preserve"> (</w:t>
      </w:r>
      <w:proofErr w:type="spellStart"/>
      <w:r w:rsidR="00A55BE7">
        <w:t>b,d</w:t>
      </w:r>
      <w:proofErr w:type="spellEnd"/>
      <w:r>
        <w:t xml:space="preserve">) </w:t>
      </w:r>
      <w:r w:rsidR="00E93A24">
        <w:t>mean (black line) and 95% CI (dashed lines) of first derivative</w:t>
      </w:r>
      <w:r>
        <w:t xml:space="preserve"> of the </w:t>
      </w:r>
      <w:r w:rsidR="00A55BE7">
        <w:t>spatial</w:t>
      </w:r>
      <w:r>
        <w:t xml:space="preserve"> smoother</w:t>
      </w:r>
      <w:r w:rsidR="00A55BE7">
        <w:t>s; (e) map of age-6 fish</w:t>
      </w:r>
      <w:r>
        <w:t xml:space="preserve"> for a single simulated dataset with no designated</w:t>
      </w:r>
      <w:r w:rsidR="002C0447">
        <w:t xml:space="preserve"> </w:t>
      </w:r>
      <w:r w:rsidR="00E06754">
        <w:t>spatial</w:t>
      </w:r>
      <w:r w:rsidR="006478EB">
        <w:t xml:space="preserve"> </w:t>
      </w:r>
      <w:r>
        <w:t xml:space="preserve">breaks. </w:t>
      </w:r>
      <w:r w:rsidR="00514739">
        <w:t>No break points were detected by the GAM.</w:t>
      </w:r>
    </w:p>
    <w:p w14:paraId="6BF7856C" w14:textId="41CA075C" w:rsidR="00421AA6" w:rsidRDefault="00675625" w:rsidP="00305832">
      <w:pPr>
        <w:pStyle w:val="Caption"/>
        <w:spacing w:line="360" w:lineRule="auto"/>
      </w:pPr>
      <w:bookmarkStart w:id="93" w:name="_Hlk3275656"/>
      <w:r>
        <w:rPr>
          <w:noProof/>
        </w:rPr>
        <w:lastRenderedPageBreak/>
        <w:drawing>
          <wp:inline distT="0" distB="0" distL="0" distR="0" wp14:anchorId="2A57BA8C" wp14:editId="2CB492B2">
            <wp:extent cx="5943599" cy="4322618"/>
            <wp:effectExtent l="0" t="0" r="63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943599" cy="4322618"/>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7DCB0BD4"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94"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AA564B">
        <w:rPr>
          <w:noProof/>
        </w:rPr>
        <w:t>3</w:t>
      </w:r>
      <w:r w:rsidR="008F59B5">
        <w:rPr>
          <w:noProof/>
        </w:rPr>
        <w:fldChar w:fldCharType="end"/>
      </w:r>
      <w:bookmarkEnd w:id="94"/>
      <w:r>
        <w:t xml:space="preserve">. </w:t>
      </w:r>
      <w:r w:rsidR="00081EE8">
        <w:t>(</w:t>
      </w:r>
      <w:proofErr w:type="spellStart"/>
      <w:proofErr w:type="gramStart"/>
      <w:r w:rsidR="00081EE8">
        <w:t>a,c</w:t>
      </w:r>
      <w:proofErr w:type="spellEnd"/>
      <w:proofErr w:type="gramEnd"/>
      <w:r w:rsidR="00081EE8">
        <w:t>) raw value of GAM smoothers for Latitude and Longitude; (</w:t>
      </w:r>
      <w:proofErr w:type="spellStart"/>
      <w:r w:rsidR="00081EE8">
        <w:t>b,d</w:t>
      </w:r>
      <w:proofErr w:type="spellEnd"/>
      <w:r w:rsidR="00081EE8">
        <w:t>) mean (black line) and 95% CI (</w:t>
      </w:r>
      <w:r w:rsidR="00905488">
        <w:t xml:space="preserve">black </w:t>
      </w:r>
      <w:r w:rsidR="00081EE8">
        <w:t>dashed lines) of first derivative of the spatial smoothers; (e) ma</w:t>
      </w:r>
      <w:r w:rsidR="00514739">
        <w:t>p</w:t>
      </w:r>
      <w:r w:rsidR="00081EE8">
        <w:t xml:space="preserve"> of age-6 fish for a single simulated dataset with no designated spatial breaks. V</w:t>
      </w:r>
      <w:r>
        <w:t>ertical</w:t>
      </w:r>
      <w:r w:rsidR="00081EE8">
        <w:t xml:space="preserve"> dashed</w:t>
      </w:r>
      <w:r>
        <w:t xml:space="preserve"> red lines indicate detected break points, </w:t>
      </w:r>
      <w:r w:rsidR="00E71083">
        <w:t>which are</w:t>
      </w:r>
      <w:r w:rsidR="00DD63A2">
        <w:t xml:space="preserve"> the maximum value obtained for this data set and may</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3C5AF211">
            <wp:extent cx="7924799" cy="528320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924799" cy="5283200"/>
                    </a:xfrm>
                    <a:prstGeom prst="rect">
                      <a:avLst/>
                    </a:prstGeom>
                  </pic:spPr>
                </pic:pic>
              </a:graphicData>
            </a:graphic>
          </wp:inline>
        </w:drawing>
      </w:r>
    </w:p>
    <w:p w14:paraId="630C1CF4" w14:textId="5F56DCE3"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95" w:name="_Ref5206683"/>
      <w:bookmarkStart w:id="96" w:name="_Ref5206675"/>
      <w:r>
        <w:t xml:space="preserve">Figure </w:t>
      </w:r>
      <w:fldSimple w:instr=" SEQ Figure \* ARABIC ">
        <w:r w:rsidR="00AA564B">
          <w:rPr>
            <w:noProof/>
          </w:rPr>
          <w:t>4</w:t>
        </w:r>
      </w:fldSimple>
      <w:bookmarkEnd w:id="95"/>
      <w:r>
        <w:t xml:space="preserve">. a) coverage probabilities for endpoints of growth curve, L1 (left) and L2 (right), and b) proportion of 100 simulations for each spatial scenario wherein the correct </w:t>
      </w:r>
      <w:r w:rsidR="009C2770">
        <w:t>breakpoints (left), latitudinal breaks</w:t>
      </w:r>
      <w:r w:rsidR="000D36AA">
        <w:t xml:space="preserve"> (</w:t>
      </w:r>
      <w:r w:rsidR="009C2770">
        <w:t>center</w:t>
      </w:r>
      <w:r w:rsidR="000D36AA">
        <w:t>)</w:t>
      </w:r>
      <w:r w:rsidR="00107177">
        <w:t xml:space="preserve">, </w:t>
      </w:r>
      <w:r w:rsidR="009C2770">
        <w:t>or longitudinal breaks</w:t>
      </w:r>
      <w:r w:rsidR="00107177">
        <w:t xml:space="preserve"> (</w:t>
      </w:r>
      <w:r w:rsidR="009C2770">
        <w:t>right</w:t>
      </w:r>
      <w:r w:rsidR="00107177">
        <w:t>)</w:t>
      </w:r>
      <w:r w:rsidR="00D3144F">
        <w:t xml:space="preserve"> </w:t>
      </w:r>
      <w:r w:rsidR="00107177">
        <w:t>were detected.</w:t>
      </w:r>
      <w:bookmarkEnd w:id="96"/>
    </w:p>
    <w:bookmarkEnd w:id="91"/>
    <w:bookmarkEnd w:id="93"/>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lang w:val="en-AU" w:eastAsia="en-AU"/>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5557814"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AA564B">
        <w:rPr>
          <w:noProof/>
        </w:rPr>
        <w:t>6</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24A1FA0C" w14:textId="2D60426C" w:rsidR="00AA564B" w:rsidRDefault="00A025ED" w:rsidP="00AA564B">
      <w:pPr>
        <w:pStyle w:val="Caption"/>
        <w:rPr>
          <w:ins w:id="97" w:author="Maia Kapur" w:date="2019-04-04T14:41:00Z"/>
        </w:rPr>
        <w:sectPr w:rsidR="00AA564B" w:rsidSect="00305832">
          <w:pgSz w:w="12240" w:h="15840"/>
          <w:pgMar w:top="1440" w:right="1440" w:bottom="1440" w:left="1440" w:header="720" w:footer="720" w:gutter="0"/>
          <w:cols w:space="720"/>
          <w:docGrid w:linePitch="360"/>
        </w:sectPr>
      </w:pPr>
      <w:bookmarkStart w:id="98"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AA564B">
        <w:rPr>
          <w:noProof/>
        </w:rPr>
        <w:t>7</w:t>
      </w:r>
      <w:r w:rsidR="00997CA2">
        <w:rPr>
          <w:noProof/>
        </w:rPr>
        <w:fldChar w:fldCharType="end"/>
      </w:r>
      <w:bookmarkEnd w:id="98"/>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age-four female sablefish </w:t>
      </w:r>
      <w:r w:rsidR="00B6218A">
        <w:t>(</w:t>
      </w:r>
      <w:proofErr w:type="spellStart"/>
      <w:r w:rsidR="00B6218A">
        <w:t>b,d,f</w:t>
      </w:r>
      <w:proofErr w:type="spellEnd"/>
      <w:r w:rsidR="00B6218A">
        <w:t>)</w:t>
      </w:r>
      <w:r w:rsidR="00C050D7">
        <w:t>.</w:t>
      </w:r>
      <w:r w:rsidR="00BC119C">
        <w:t xml:space="preserve"> Red lines </w:t>
      </w:r>
      <w:r w:rsidR="001F735D">
        <w:t xml:space="preserve">indicate latitudes or longitudes that produced the highest first derivative and had a confidence interval that did not include </w:t>
      </w:r>
      <w:proofErr w:type="spellStart"/>
      <w:proofErr w:type="gramStart"/>
      <w:r w:rsidR="001F735D">
        <w:t>zero.</w:t>
      </w:r>
      <w:r w:rsidR="00B6218A">
        <w:t>g</w:t>
      </w:r>
      <w:proofErr w:type="spellEnd"/>
      <w:proofErr w:type="gramEnd"/>
      <w:r w:rsidR="00B6218A">
        <w:t>) map with model-detected breakpoints (red lines)</w:t>
      </w:r>
      <w:r w:rsidR="005D1F29">
        <w:t>. See appendix for similar plots for different key ages and sexes.</w:t>
      </w:r>
      <w:r w:rsidR="00B6218A">
        <w:t xml:space="preserve"> </w:t>
      </w:r>
    </w:p>
    <w:p w14:paraId="55A4F25F" w14:textId="0C083261" w:rsidR="00AA564B" w:rsidRDefault="00AA564B" w:rsidP="00AA564B">
      <w:pPr>
        <w:pStyle w:val="Caption"/>
        <w:rPr>
          <w:ins w:id="99" w:author="Maia Kapur" w:date="2019-04-04T14:41:00Z"/>
        </w:rPr>
      </w:pPr>
      <w:ins w:id="100" w:author="Maia Kapur" w:date="2019-04-04T14:41:00Z">
        <w:r>
          <w:rPr>
            <w:noProof/>
          </w:rPr>
          <w:lastRenderedPageBreak/>
          <w:drawing>
            <wp:inline distT="0" distB="0" distL="0" distR="0" wp14:anchorId="318172EE" wp14:editId="52ED1E2C">
              <wp:extent cx="5710517" cy="4282888"/>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710517" cy="4282888"/>
                      </a:xfrm>
                      <a:prstGeom prst="rect">
                        <a:avLst/>
                      </a:prstGeom>
                      <a:ln>
                        <a:noFill/>
                      </a:ln>
                      <a:extLst>
                        <a:ext uri="{53640926-AAD7-44D8-BBD7-CCE9431645EC}">
                          <a14:shadowObscured xmlns:a14="http://schemas.microsoft.com/office/drawing/2010/main"/>
                        </a:ext>
                      </a:extLst>
                    </pic:spPr>
                  </pic:pic>
                </a:graphicData>
              </a:graphic>
            </wp:inline>
          </w:drawing>
        </w:r>
      </w:ins>
    </w:p>
    <w:p w14:paraId="4065EC25" w14:textId="0A9D899C" w:rsidR="001F735D" w:rsidRDefault="00AA564B" w:rsidP="00AA564B">
      <w:pPr>
        <w:pStyle w:val="Caption"/>
        <w:sectPr w:rsidR="001F735D" w:rsidSect="00305832">
          <w:pgSz w:w="12240" w:h="15840"/>
          <w:pgMar w:top="1440" w:right="1440" w:bottom="1440" w:left="1440" w:header="720" w:footer="720" w:gutter="0"/>
          <w:cols w:space="720"/>
          <w:docGrid w:linePitch="360"/>
        </w:sectPr>
        <w:pPrChange w:id="101" w:author="Maia Kapur" w:date="2019-04-04T14:41:00Z">
          <w:pPr>
            <w:pStyle w:val="Caption"/>
            <w:spacing w:line="360" w:lineRule="auto"/>
          </w:pPr>
        </w:pPrChange>
      </w:pPr>
      <w:bookmarkStart w:id="102" w:name="_Ref5281391"/>
      <w:ins w:id="103" w:author="Maia Kapur" w:date="2019-04-04T14:41:00Z">
        <w:r>
          <w:t xml:space="preserve">Figure </w:t>
        </w:r>
        <w:r>
          <w:fldChar w:fldCharType="begin"/>
        </w:r>
        <w:r>
          <w:instrText xml:space="preserve"> SEQ Figure \* ARABIC </w:instrText>
        </w:r>
      </w:ins>
      <w:r>
        <w:fldChar w:fldCharType="separate"/>
      </w:r>
      <w:ins w:id="104" w:author="Maia Kapur" w:date="2019-04-04T14:41:00Z">
        <w:r>
          <w:rPr>
            <w:noProof/>
          </w:rPr>
          <w:t>8</w:t>
        </w:r>
        <w:r>
          <w:fldChar w:fldCharType="end"/>
        </w:r>
        <w:bookmarkEnd w:id="102"/>
        <w:r>
          <w:t>. Method-detected breakpoints (red dashed lines) and ecosystem-b</w:t>
        </w:r>
      </w:ins>
      <w:ins w:id="105" w:author="Maia Kapur" w:date="2019-04-04T14:42:00Z">
        <w:r w:rsidR="003E4700">
          <w:t>a</w:t>
        </w:r>
      </w:ins>
      <w:ins w:id="106" w:author="Maia Kapur" w:date="2019-04-04T14:41:00Z">
        <w:r>
          <w:t xml:space="preserve">sed break (blue dashed lines) used to delineate growth regions for sablefish. </w:t>
        </w:r>
      </w:ins>
      <w:r w:rsidR="00AA6414">
        <w:t>For illustration, points</w:t>
      </w:r>
      <w:ins w:id="107" w:author="Maia Kapur" w:date="2019-04-04T14:41:00Z">
        <w:r>
          <w:t xml:space="preserve"> are raw sablefish obser</w:t>
        </w:r>
      </w:ins>
      <w:ins w:id="108" w:author="Maia Kapur" w:date="2019-04-04T14:42:00Z">
        <w:r>
          <w:t xml:space="preserve">vations of both sexes at </w:t>
        </w:r>
      </w:ins>
      <w:r w:rsidR="00AA6414">
        <w:t>age</w:t>
      </w:r>
      <w:ins w:id="109" w:author="Maia Kapur" w:date="2019-04-04T14:42:00Z">
        <w:r>
          <w:t xml:space="preserve"> 30 years</w:t>
        </w:r>
      </w:ins>
    </w:p>
    <w:p w14:paraId="0B35D6F9" w14:textId="77777777" w:rsidR="00113A0A" w:rsidRDefault="00113A0A" w:rsidP="00305832">
      <w:pPr>
        <w:spacing w:line="360" w:lineRule="auto"/>
      </w:pPr>
      <w:r>
        <w:rPr>
          <w:noProof/>
          <w:lang w:val="en-AU" w:eastAsia="en-AU"/>
        </w:rPr>
        <w:lastRenderedPageBreak/>
        <w:drawing>
          <wp:inline distT="0" distB="0" distL="0" distR="0" wp14:anchorId="3CD57937" wp14:editId="437BD48B">
            <wp:extent cx="8467090" cy="4835047"/>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8472738" cy="4838272"/>
                    </a:xfrm>
                    <a:prstGeom prst="rect">
                      <a:avLst/>
                    </a:prstGeom>
                  </pic:spPr>
                </pic:pic>
              </a:graphicData>
            </a:graphic>
          </wp:inline>
        </w:drawing>
      </w:r>
    </w:p>
    <w:p w14:paraId="6E9170D1" w14:textId="77777777" w:rsidR="003B4E84" w:rsidRDefault="00F94063" w:rsidP="00305832">
      <w:pPr>
        <w:pStyle w:val="Caption"/>
        <w:spacing w:line="360" w:lineRule="auto"/>
        <w:sectPr w:rsidR="003B4E84" w:rsidSect="003B4E84">
          <w:pgSz w:w="15840" w:h="12240" w:orient="landscape"/>
          <w:pgMar w:top="1440" w:right="1440" w:bottom="1440" w:left="1440" w:header="720" w:footer="720" w:gutter="0"/>
          <w:cols w:space="720"/>
          <w:docGrid w:linePitch="360"/>
        </w:sectPr>
      </w:pPr>
      <w:bookmarkStart w:id="110"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ins w:id="111" w:author="Maia Kapur" w:date="2019-04-04T14:41:00Z">
        <w:r w:rsidR="00AA564B">
          <w:rPr>
            <w:noProof/>
          </w:rPr>
          <w:t>9</w:t>
        </w:r>
      </w:ins>
      <w:del w:id="112" w:author="Maia Kapur" w:date="2019-04-04T14:41:00Z">
        <w:r w:rsidR="00A33E5C" w:rsidDel="00AA564B">
          <w:rPr>
            <w:noProof/>
          </w:rPr>
          <w:delText>8</w:delText>
        </w:r>
      </w:del>
      <w:r w:rsidR="00B8111C">
        <w:rPr>
          <w:noProof/>
        </w:rPr>
        <w:fldChar w:fldCharType="end"/>
      </w:r>
      <w:bookmarkEnd w:id="110"/>
      <w:r>
        <w:t xml:space="preserve">. Fits of von Bertalanffy growth function to data stratified at values determined using the derivative analysis of the GAM. Panels marked “early” are data obtained prior </w:t>
      </w:r>
      <w:r w:rsidR="00E3743B">
        <w:t xml:space="preserve">to </w:t>
      </w:r>
      <w:commentRangeStart w:id="113"/>
      <w:r w:rsidR="00E3743B">
        <w:t>2005</w:t>
      </w:r>
      <w:commentRangeEnd w:id="113"/>
      <w:r w:rsidR="00C6606C">
        <w:rPr>
          <w:rStyle w:val="CommentReference"/>
          <w:iCs w:val="0"/>
        </w:rPr>
        <w:commentReference w:id="113"/>
      </w:r>
      <w:r>
        <w:t>; “Northern” datapoints were collected north of 45˚N latitude.</w:t>
      </w:r>
      <w:r w:rsidR="00800100">
        <w:t xml:space="preserve"> Predicted values are color-coded by sex.</w:t>
      </w:r>
    </w:p>
    <w:p w14:paraId="70F52A62" w14:textId="2692F36D" w:rsidR="00F94063" w:rsidRDefault="00F94063" w:rsidP="00305832">
      <w:pPr>
        <w:pStyle w:val="Caption"/>
        <w:spacing w:line="360" w:lineRule="auto"/>
      </w:pPr>
    </w:p>
    <w:p w14:paraId="297495E8" w14:textId="77777777" w:rsidR="00F919FB" w:rsidRDefault="00F919FB" w:rsidP="00305832">
      <w:pPr>
        <w:spacing w:line="360" w:lineRule="auto"/>
        <w:rPr>
          <w:noProof/>
        </w:rPr>
      </w:pPr>
    </w:p>
    <w:p w14:paraId="15B748F7" w14:textId="39206DA0" w:rsidR="00F919FB" w:rsidDel="0057075F" w:rsidRDefault="00F919FB" w:rsidP="00305832">
      <w:pPr>
        <w:spacing w:line="360" w:lineRule="auto"/>
        <w:rPr>
          <w:del w:id="114" w:author="Maia Kapur" w:date="2019-04-04T15:53:00Z"/>
        </w:rPr>
      </w:pPr>
      <w:del w:id="115" w:author="Maia Kapur" w:date="2019-04-04T15:53:00Z">
        <w:r w:rsidDel="0057075F">
          <w:rPr>
            <w:noProof/>
            <w:lang w:val="en-AU" w:eastAsia="en-AU"/>
          </w:rPr>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bookmarkStart w:id="116" w:name="_GoBack"/>
        <w:bookmarkEnd w:id="116"/>
      </w:del>
    </w:p>
    <w:p w14:paraId="7F628A96" w14:textId="62813119" w:rsidR="00F919FB" w:rsidRPr="00F919FB" w:rsidDel="0057075F" w:rsidRDefault="00F919FB" w:rsidP="00A33E5C">
      <w:pPr>
        <w:pStyle w:val="Caption"/>
        <w:spacing w:line="360" w:lineRule="auto"/>
        <w:rPr>
          <w:del w:id="117" w:author="Maia Kapur" w:date="2019-04-04T15:53:00Z"/>
        </w:rPr>
        <w:sectPr w:rsidR="00F919FB" w:rsidRPr="00F919FB" w:rsidDel="0057075F">
          <w:pgSz w:w="12240" w:h="15840"/>
          <w:pgMar w:top="1440" w:right="1440" w:bottom="1440" w:left="1440" w:header="720" w:footer="720" w:gutter="0"/>
          <w:cols w:space="720"/>
          <w:docGrid w:linePitch="360"/>
        </w:sectPr>
      </w:pPr>
      <w:bookmarkStart w:id="118" w:name="_Ref532305610"/>
      <w:del w:id="119" w:author="Maia Kapur" w:date="2019-04-04T15:53:00Z">
        <w:r w:rsidDel="0057075F">
          <w:delText xml:space="preserve">Figure </w:delText>
        </w:r>
        <w:r w:rsidR="00B8111C" w:rsidDel="0057075F">
          <w:rPr>
            <w:noProof/>
          </w:rPr>
          <w:fldChar w:fldCharType="begin"/>
        </w:r>
        <w:r w:rsidR="00B8111C" w:rsidDel="0057075F">
          <w:rPr>
            <w:noProof/>
          </w:rPr>
          <w:delInstrText xml:space="preserve"> SEQ Figure \* ARABIC </w:delInstrText>
        </w:r>
        <w:r w:rsidR="00B8111C" w:rsidDel="0057075F">
          <w:rPr>
            <w:noProof/>
          </w:rPr>
          <w:fldChar w:fldCharType="separate"/>
        </w:r>
      </w:del>
      <w:del w:id="120" w:author="Maia Kapur" w:date="2019-04-04T14:41:00Z">
        <w:r w:rsidR="00A33E5C" w:rsidDel="00AA564B">
          <w:rPr>
            <w:noProof/>
          </w:rPr>
          <w:delText>9</w:delText>
        </w:r>
      </w:del>
      <w:del w:id="121" w:author="Maia Kapur" w:date="2019-04-04T15:53:00Z">
        <w:r w:rsidR="00B8111C" w:rsidDel="0057075F">
          <w:rPr>
            <w:noProof/>
          </w:rPr>
          <w:fldChar w:fldCharType="end"/>
        </w:r>
        <w:bookmarkEnd w:id="118"/>
        <w:r w:rsidDel="0057075F">
          <w:delText xml:space="preserve">.  </w:delText>
        </w:r>
        <w:r w:rsidR="00B8591D" w:rsidDel="0057075F">
          <w:delText>Comparative boxplot</w:delText>
        </w:r>
        <w:r w:rsidDel="0057075F">
          <w:delText xml:space="preserve"> </w:delText>
        </w:r>
        <w:r w:rsidR="00A44F12" w:rsidDel="0057075F">
          <w:delText>of estimated</w:delText>
        </w:r>
        <w:r w:rsidDel="0057075F">
          <w:delText xml:space="preserve"> parameters </w:delText>
        </w:r>
        <w:r w:rsidR="00BD6121" w:rsidDel="0057075F">
          <w:delText>from spatiotemporally</w:delText>
        </w:r>
        <w:r w:rsidDel="0057075F">
          <w:delText xml:space="preserve"> stratified data. The error term (not shown) was estimated universally for all regions and sexes.</w:delText>
        </w:r>
      </w:del>
    </w:p>
    <w:p w14:paraId="1AFC668F" w14:textId="46888BA8" w:rsidR="00F82EB2" w:rsidRPr="004906F5" w:rsidRDefault="00F82EB2" w:rsidP="00A33E5C">
      <w:pPr>
        <w:spacing w:line="360" w:lineRule="auto"/>
      </w:pPr>
    </w:p>
    <w:p w14:paraId="23D13186" w14:textId="44C3E2D1" w:rsidR="00E21EB4" w:rsidRDefault="00E21EB4" w:rsidP="00A33E5C">
      <w:pPr>
        <w:pStyle w:val="Heading1"/>
        <w:spacing w:line="360" w:lineRule="auto"/>
      </w:pPr>
      <w:r w:rsidRPr="00F82EB2">
        <w:t>Tables</w:t>
      </w:r>
    </w:p>
    <w:p w14:paraId="3AB34494" w14:textId="782C026C" w:rsidR="00B82748" w:rsidDel="005B623D" w:rsidRDefault="00B82748">
      <w:pPr>
        <w:spacing w:before="240" w:after="0" w:line="360" w:lineRule="auto"/>
        <w:jc w:val="both"/>
        <w:rPr>
          <w:del w:id="122" w:author="Maia Kapur" w:date="2019-04-04T15:53:00Z"/>
        </w:rPr>
        <w:pPrChange w:id="123" w:author="Maia Kapur" w:date="2019-04-03T18:18:00Z">
          <w:pPr>
            <w:spacing w:before="240" w:after="0" w:line="240" w:lineRule="auto"/>
            <w:jc w:val="both"/>
          </w:pPr>
        </w:pPrChange>
      </w:pPr>
      <w:bookmarkStart w:id="124" w:name="_Hlk3275689"/>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pPr>
              <w:spacing w:line="360" w:lineRule="auto"/>
              <w:rPr>
                <w:b/>
              </w:rPr>
              <w:pPrChange w:id="125" w:author="Maia Kapur" w:date="2019-04-03T18:18:00Z">
                <w:pPr/>
              </w:pPrChange>
            </w:pPr>
            <w:r w:rsidRPr="00E11D94">
              <w:rPr>
                <w:b/>
              </w:rPr>
              <w:t>Scenario Description</w:t>
            </w:r>
          </w:p>
        </w:tc>
        <w:tc>
          <w:tcPr>
            <w:tcW w:w="4675" w:type="dxa"/>
          </w:tcPr>
          <w:p w14:paraId="55690027" w14:textId="77777777" w:rsidR="00B82748" w:rsidRPr="00E11D94" w:rsidRDefault="00B82748">
            <w:pPr>
              <w:spacing w:line="360" w:lineRule="auto"/>
              <w:rPr>
                <w:b/>
              </w:rPr>
              <w:pPrChange w:id="126" w:author="Maia Kapur" w:date="2019-04-03T18:18:00Z">
                <w:pPr/>
              </w:pPrChange>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pPr>
              <w:spacing w:line="360" w:lineRule="auto"/>
              <w:pPrChange w:id="127" w:author="Maia Kapur" w:date="2019-04-03T18:18:00Z">
                <w:pPr/>
              </w:pPrChange>
            </w:pPr>
            <w:r>
              <w:t>No spatial breaks</w:t>
            </w:r>
          </w:p>
        </w:tc>
        <w:tc>
          <w:tcPr>
            <w:tcW w:w="4675" w:type="dxa"/>
          </w:tcPr>
          <w:p w14:paraId="55A12E7B" w14:textId="71E7B40F" w:rsidR="00B82748" w:rsidRDefault="00B82748">
            <w:pPr>
              <w:spacing w:line="360" w:lineRule="auto"/>
              <w:pPrChange w:id="128" w:author="Maia Kapur" w:date="2019-04-03T18:18:00Z">
                <w:pPr/>
              </w:pPrChange>
            </w:pPr>
            <w:del w:id="129" w:author="Maia Kapur" w:date="2019-02-25T14:42:00Z">
              <w:r w:rsidDel="000532F3">
                <w:delText xml:space="preserve">Latitude </w:delText>
              </w:r>
            </w:del>
            <w:ins w:id="130" w:author="Maia Kapur" w:date="2019-02-25T14:42:00Z">
              <w:r>
                <w:t xml:space="preserve">Latitude </w:t>
              </w:r>
            </w:ins>
            <w:ins w:id="131" w:author="Maia Kapur" w:date="2019-04-04T15:53:00Z">
              <w:r w:rsidR="0057075F">
                <w:t xml:space="preserve">and Longitude </w:t>
              </w:r>
            </w:ins>
            <w:ins w:id="132" w:author="Maia Kapur" w:date="2019-02-25T14:42:00Z">
              <w:r>
                <w:t xml:space="preserve">~ </w:t>
              </w:r>
            </w:ins>
            <w:proofErr w:type="gramStart"/>
            <w:ins w:id="133" w:author="Maia Kapur" w:date="2019-04-04T15:53:00Z">
              <w:r w:rsidR="0057075F">
                <w:t>U</w:t>
              </w:r>
            </w:ins>
            <w:ins w:id="134" w:author="Maia Kapur" w:date="2019-02-25T14:42:00Z">
              <w:r>
                <w:t>[</w:t>
              </w:r>
              <w:proofErr w:type="gramEnd"/>
              <w:r>
                <w:t>0,50]</w:t>
              </w:r>
            </w:ins>
            <w:ins w:id="135" w:author="Maia Kapur" w:date="2019-04-04T15:53:00Z">
              <w:r w:rsidR="0057075F">
                <w:t>, all fish under Regime 1</w:t>
              </w:r>
            </w:ins>
            <w:ins w:id="136" w:author="Maia Kapur" w:date="2019-02-25T14:42:00Z">
              <w:r>
                <w:t xml:space="preserve"> </w:t>
              </w:r>
            </w:ins>
            <w:del w:id="137" w:author="Maia Kapur" w:date="2019-02-25T14:42:00Z">
              <w:r w:rsidDel="000532F3">
                <w:delText xml:space="preserve">is uniform random variable for all </w:delText>
              </w:r>
            </w:del>
            <w:del w:id="138" w:author="Maia Kapur" w:date="2019-02-25T08:33:00Z">
              <w:r w:rsidDel="007A17E6">
                <w:delText>points</w:delText>
              </w:r>
            </w:del>
          </w:p>
        </w:tc>
      </w:tr>
      <w:tr w:rsidR="00B82748" w14:paraId="2EC4A0FE" w14:textId="77777777" w:rsidTr="008F59B5">
        <w:trPr>
          <w:trHeight w:val="20"/>
        </w:trPr>
        <w:tc>
          <w:tcPr>
            <w:tcW w:w="4780" w:type="dxa"/>
          </w:tcPr>
          <w:p w14:paraId="27664435" w14:textId="77777777" w:rsidR="00B82748" w:rsidRDefault="00B82748">
            <w:pPr>
              <w:spacing w:line="360" w:lineRule="auto"/>
              <w:pPrChange w:id="139" w:author="Maia Kapur" w:date="2019-04-03T18:18:00Z">
                <w:pPr/>
              </w:pPrChange>
            </w:pPr>
            <w:r>
              <w:t xml:space="preserve">Single, spatial break in </w:t>
            </w:r>
            <w:commentRangeStart w:id="140"/>
            <w:commentRangeStart w:id="141"/>
            <w:r>
              <w:t>middle</w:t>
            </w:r>
            <w:commentRangeEnd w:id="140"/>
            <w:r>
              <w:rPr>
                <w:rStyle w:val="CommentReference"/>
              </w:rPr>
              <w:commentReference w:id="140"/>
            </w:r>
            <w:commentRangeEnd w:id="141"/>
            <w:r w:rsidR="002D1062">
              <w:rPr>
                <w:rStyle w:val="CommentReference"/>
              </w:rPr>
              <w:commentReference w:id="141"/>
            </w:r>
            <w:r>
              <w:t xml:space="preserve"> of range, with no overlap and strong contrast</w:t>
            </w:r>
          </w:p>
        </w:tc>
        <w:tc>
          <w:tcPr>
            <w:tcW w:w="4675" w:type="dxa"/>
          </w:tcPr>
          <w:p w14:paraId="19536133" w14:textId="2BA8E727" w:rsidR="00B82748" w:rsidRDefault="00B82748">
            <w:pPr>
              <w:spacing w:line="360" w:lineRule="auto"/>
              <w:pPrChange w:id="142" w:author="Maia Kapur" w:date="2019-04-03T18:18:00Z">
                <w:pPr/>
              </w:pPrChange>
            </w:pPr>
            <w:r>
              <w:t>Latitude</w:t>
            </w:r>
            <w:r w:rsidR="00B0287C">
              <w:t xml:space="preserve"> and Longitude</w:t>
            </w:r>
            <w:r>
              <w:t xml:space="preserve"> ~ </w:t>
            </w:r>
            <w:commentRangeStart w:id="143"/>
            <w:commentRangeStart w:id="144"/>
            <w:proofErr w:type="gramStart"/>
            <w:r>
              <w:t>U[</w:t>
            </w:r>
            <w:proofErr w:type="gramEnd"/>
            <w:r>
              <w:t>0,25]</w:t>
            </w:r>
            <w:commentRangeEnd w:id="143"/>
            <w:r>
              <w:rPr>
                <w:rStyle w:val="CommentReference"/>
              </w:rPr>
              <w:commentReference w:id="143"/>
            </w:r>
            <w:commentRangeEnd w:id="144"/>
            <w:r w:rsidR="002D1062">
              <w:rPr>
                <w:rStyle w:val="CommentReference"/>
              </w:rPr>
              <w:commentReference w:id="144"/>
            </w:r>
            <w:r>
              <w:t xml:space="preserve">  under growth Regime 1; </w:t>
            </w:r>
            <w:r w:rsidR="00B0287C">
              <w:t xml:space="preserve">Latitude and Longitude </w:t>
            </w:r>
            <w:r>
              <w:t>~ U[25,50] under Regime 2</w:t>
            </w:r>
          </w:p>
        </w:tc>
      </w:tr>
      <w:tr w:rsidR="00B82748" w14:paraId="3FF20D10" w14:textId="77777777" w:rsidTr="008F59B5">
        <w:trPr>
          <w:trHeight w:val="20"/>
        </w:trPr>
        <w:tc>
          <w:tcPr>
            <w:tcW w:w="4780" w:type="dxa"/>
          </w:tcPr>
          <w:p w14:paraId="48610458" w14:textId="77777777" w:rsidR="00B82748" w:rsidRDefault="00B82748">
            <w:pPr>
              <w:spacing w:line="360" w:lineRule="auto"/>
              <w:pPrChange w:id="145" w:author="Maia Kapur" w:date="2019-04-03T18:18:00Z">
                <w:pPr/>
              </w:pPrChange>
            </w:pPr>
            <w:r>
              <w:t>Single, spatial break at 25 degrees with no overlap and reduced contrast</w:t>
            </w:r>
          </w:p>
        </w:tc>
        <w:tc>
          <w:tcPr>
            <w:tcW w:w="4675" w:type="dxa"/>
          </w:tcPr>
          <w:p w14:paraId="4CF0762A" w14:textId="7B1FD951" w:rsidR="00B82748" w:rsidRDefault="00B0287C">
            <w:pPr>
              <w:spacing w:line="360" w:lineRule="auto"/>
              <w:pPrChange w:id="146" w:author="Maia Kapur" w:date="2019-04-03T18:18:00Z">
                <w:pPr/>
              </w:pPrChange>
            </w:pPr>
            <w:r>
              <w:t xml:space="preserve">Latitude and Longitude </w:t>
            </w:r>
            <w:r w:rsidR="00B82748">
              <w:t xml:space="preserve">~ </w:t>
            </w:r>
            <w:proofErr w:type="gramStart"/>
            <w:r w:rsidR="00B82748">
              <w:t>U[</w:t>
            </w:r>
            <w:proofErr w:type="gramEnd"/>
            <w:r w:rsidR="00B82748">
              <w:t xml:space="preserve">0,25]  under growth Regime 1; </w:t>
            </w:r>
            <w:r>
              <w:t xml:space="preserve">Latitude and Longitude </w:t>
            </w:r>
            <w:r w:rsidR="00B82748">
              <w:t>~ U[25,50] under Regime 3</w:t>
            </w:r>
          </w:p>
        </w:tc>
      </w:tr>
      <w:tr w:rsidR="00B82748" w14:paraId="18937E0F" w14:textId="77777777" w:rsidTr="008F59B5">
        <w:trPr>
          <w:trHeight w:val="20"/>
        </w:trPr>
        <w:tc>
          <w:tcPr>
            <w:tcW w:w="4780" w:type="dxa"/>
          </w:tcPr>
          <w:p w14:paraId="43EBF68E" w14:textId="77777777" w:rsidR="00B82748" w:rsidRDefault="00B82748">
            <w:pPr>
              <w:spacing w:line="360" w:lineRule="auto"/>
              <w:pPrChange w:id="147" w:author="Maia Kapur" w:date="2019-04-03T18:18:00Z">
                <w:pPr/>
              </w:pPrChange>
            </w:pPr>
            <w:r>
              <w:t>Single spatial break with some overlap</w:t>
            </w:r>
          </w:p>
        </w:tc>
        <w:tc>
          <w:tcPr>
            <w:tcW w:w="4675" w:type="dxa"/>
          </w:tcPr>
          <w:p w14:paraId="4E5E73F6" w14:textId="077AD3FE" w:rsidR="00B82748" w:rsidRDefault="00B0287C">
            <w:pPr>
              <w:spacing w:line="360" w:lineRule="auto"/>
              <w:pPrChange w:id="148" w:author="Maia Kapur" w:date="2019-04-03T18:18:00Z">
                <w:pPr/>
              </w:pPrChange>
            </w:pPr>
            <w:r>
              <w:t xml:space="preserve">Latitude and Longitude </w:t>
            </w:r>
            <w:r w:rsidR="00B82748">
              <w:t xml:space="preserve">~ </w:t>
            </w:r>
            <w:proofErr w:type="gramStart"/>
            <w:r w:rsidR="00B82748">
              <w:t>U[</w:t>
            </w:r>
            <w:proofErr w:type="gramEnd"/>
            <w:r w:rsidR="00B82748">
              <w:t xml:space="preserve">0,25]  under growth Regime 1; </w:t>
            </w:r>
            <w:r>
              <w:t xml:space="preserve">Latitude and Longitude </w:t>
            </w:r>
            <w:r w:rsidR="00B82748">
              <w:t>~ U[20,50] under Regime 2</w:t>
            </w:r>
          </w:p>
        </w:tc>
      </w:tr>
      <w:tr w:rsidR="00B82748" w14:paraId="06BE7A4F" w14:textId="77777777" w:rsidTr="008F59B5">
        <w:trPr>
          <w:trHeight w:val="20"/>
        </w:trPr>
        <w:tc>
          <w:tcPr>
            <w:tcW w:w="4780" w:type="dxa"/>
          </w:tcPr>
          <w:p w14:paraId="6D57C92F" w14:textId="77777777" w:rsidR="00B82748" w:rsidRDefault="00B82748">
            <w:pPr>
              <w:spacing w:line="360" w:lineRule="auto"/>
              <w:pPrChange w:id="149" w:author="Maia Kapur" w:date="2019-04-03T18:18:00Z">
                <w:pPr/>
              </w:pPrChange>
            </w:pPr>
            <w:r>
              <w:t xml:space="preserve">Single spatial break at edge of range with no overlap </w:t>
            </w:r>
          </w:p>
        </w:tc>
        <w:tc>
          <w:tcPr>
            <w:tcW w:w="4675" w:type="dxa"/>
          </w:tcPr>
          <w:p w14:paraId="5BCDF1B4" w14:textId="1420D577" w:rsidR="00B82748" w:rsidRDefault="00B0287C">
            <w:pPr>
              <w:spacing w:line="360" w:lineRule="auto"/>
              <w:pPrChange w:id="150" w:author="Maia Kapur" w:date="2019-04-03T18:18:00Z">
                <w:pPr/>
              </w:pPrChange>
            </w:pPr>
            <w:r>
              <w:t xml:space="preserve">Latitude and Longitude </w:t>
            </w:r>
            <w:r w:rsidR="00B82748">
              <w:t xml:space="preserve">~ </w:t>
            </w:r>
            <w:proofErr w:type="gramStart"/>
            <w:r w:rsidR="00B82748">
              <w:t>U[</w:t>
            </w:r>
            <w:proofErr w:type="gramEnd"/>
            <w:r w:rsidR="00B82748">
              <w:t xml:space="preserve">0,49]  under growth Regime 1; </w:t>
            </w:r>
            <w:r>
              <w:t xml:space="preserve">Latitude and Longitude </w:t>
            </w:r>
            <w:r w:rsidR="00B82748">
              <w:t xml:space="preserve">~ </w:t>
            </w:r>
            <w:commentRangeStart w:id="151"/>
            <w:commentRangeStart w:id="152"/>
            <w:r w:rsidR="00B82748">
              <w:t>U[49,50</w:t>
            </w:r>
            <w:commentRangeEnd w:id="151"/>
            <w:r w:rsidR="00B82748">
              <w:rPr>
                <w:rStyle w:val="CommentReference"/>
              </w:rPr>
              <w:commentReference w:id="151"/>
            </w:r>
            <w:commentRangeEnd w:id="152"/>
            <w:r w:rsidR="00B82748">
              <w:rPr>
                <w:rStyle w:val="CommentReference"/>
              </w:rPr>
              <w:commentReference w:id="152"/>
            </w:r>
            <w:r w:rsidR="00B82748">
              <w:t>] under Regime 2</w:t>
            </w:r>
          </w:p>
        </w:tc>
      </w:tr>
    </w:tbl>
    <w:p w14:paraId="5466DC19" w14:textId="11B7FAEA" w:rsidR="00B82748" w:rsidRDefault="00B82748">
      <w:pPr>
        <w:pStyle w:val="Caption"/>
        <w:spacing w:before="240" w:after="0" w:line="360" w:lineRule="auto"/>
        <w:jc w:val="both"/>
        <w:pPrChange w:id="153" w:author="Maia Kapur" w:date="2019-04-03T18:18:00Z">
          <w:pPr>
            <w:pStyle w:val="Caption"/>
            <w:spacing w:before="240" w:after="0"/>
            <w:jc w:val="both"/>
          </w:pPr>
        </w:pPrChange>
      </w:pPr>
      <w:bookmarkStart w:id="154" w:name="_Ref872431"/>
      <w:bookmarkStart w:id="155" w:name="_Ref872422"/>
      <w:r>
        <w:t xml:space="preserve">Table </w:t>
      </w:r>
      <w:r>
        <w:rPr>
          <w:noProof/>
        </w:rPr>
        <w:fldChar w:fldCharType="begin"/>
      </w:r>
      <w:r>
        <w:rPr>
          <w:noProof/>
        </w:rPr>
        <w:instrText xml:space="preserve"> SEQ Table \* ARABIC </w:instrText>
      </w:r>
      <w:r>
        <w:rPr>
          <w:noProof/>
        </w:rPr>
        <w:fldChar w:fldCharType="separate"/>
      </w:r>
      <w:r w:rsidR="00A33E5C">
        <w:rPr>
          <w:noProof/>
        </w:rPr>
        <w:t>1</w:t>
      </w:r>
      <w:r>
        <w:rPr>
          <w:noProof/>
        </w:rPr>
        <w:fldChar w:fldCharType="end"/>
      </w:r>
      <w:bookmarkEnd w:id="154"/>
      <w:r>
        <w:t xml:space="preserve">. Summary of simulated datasets used to test the proposal method in presence/absence of spatial variation in growth. </w:t>
      </w:r>
      <w:del w:id="156" w:author="Maia Kapur" w:date="2019-02-25T14:24:00Z">
        <w:r w:rsidDel="00101B12">
          <w:delText xml:space="preserve">Regime 1 refers to a central Pacific billfish-like species, where </w:delText>
        </w:r>
        <w:r w:rsidRPr="007A17E6" w:rsidDel="00101B12">
          <w:rPr>
            <w:i/>
          </w:rPr>
          <w:delText>L</w:delText>
        </w:r>
        <w:r w:rsidDel="00101B12">
          <w:rPr>
            <w:vertAlign w:val="subscript"/>
          </w:rPr>
          <w:delText>∞</w:delText>
        </w:r>
        <w:r w:rsidDel="00101B12">
          <w:delText xml:space="preserve"> = 220cm and </w:delText>
        </w:r>
        <w:r w:rsidRPr="007A17E6" w:rsidDel="00101B12">
          <w:rPr>
            <w:i/>
          </w:rPr>
          <w:delText>k</w:delText>
        </w:r>
        <w:r w:rsidDel="00101B12">
          <w:delText xml:space="preserve"> = 0.258; In Regime 2 </w:delText>
        </w:r>
        <w:r w:rsidRPr="007A17E6" w:rsidDel="00101B12">
          <w:rPr>
            <w:i/>
          </w:rPr>
          <w:delText>L</w:delText>
        </w:r>
        <w:r w:rsidDel="00101B12">
          <w:rPr>
            <w:vertAlign w:val="subscript"/>
          </w:rPr>
          <w:delText>∞</w:delText>
        </w:r>
        <w:r w:rsidDel="00101B12">
          <w:delText xml:space="preserve">= 350cm, </w:delText>
        </w:r>
        <w:r w:rsidRPr="007A17E6" w:rsidDel="00101B12">
          <w:rPr>
            <w:i/>
          </w:rPr>
          <w:delText>k</w:delText>
        </w:r>
        <w:r w:rsidDel="00101B12">
          <w:delText xml:space="preserve"> = 0.45, and Regime 3 </w:delText>
        </w:r>
        <w:r w:rsidRPr="007A17E6" w:rsidDel="00101B12">
          <w:rPr>
            <w:i/>
          </w:rPr>
          <w:delText>L</w:delText>
        </w:r>
        <w:r w:rsidDel="00101B12">
          <w:rPr>
            <w:vertAlign w:val="subscript"/>
          </w:rPr>
          <w:delText>∞</w:delText>
        </w:r>
        <w:r w:rsidDel="00101B12">
          <w:delText xml:space="preserve">= 250cm, </w:delText>
        </w:r>
        <w:r w:rsidRPr="007A17E6" w:rsidDel="00101B12">
          <w:rPr>
            <w:i/>
          </w:rPr>
          <w:delText>k</w:delText>
        </w:r>
        <w:r w:rsidDel="00101B12">
          <w:delText xml:space="preserve"> = 0.3.</w:delText>
        </w:r>
        <w:bookmarkEnd w:id="155"/>
        <w:r w:rsidDel="00101B12">
          <w:delText xml:space="preserve"> </w:delText>
        </w:r>
      </w:del>
    </w:p>
    <w:bookmarkEnd w:id="124"/>
    <w:p w14:paraId="29E157C0" w14:textId="77777777" w:rsidR="00B82748" w:rsidRPr="00B82748" w:rsidRDefault="00B82748">
      <w:pPr>
        <w:spacing w:line="360" w:lineRule="auto"/>
        <w:rPr>
          <w:ins w:id="157" w:author="Maia Kapur" w:date="2019-02-25T14:43:00Z"/>
        </w:rPr>
        <w:pPrChange w:id="158" w:author="Maia Kapur" w:date="2019-04-03T18:18:00Z">
          <w:pPr/>
        </w:pPrChange>
      </w:pPr>
    </w:p>
    <w:tbl>
      <w:tblPr>
        <w:tblStyle w:val="TableGrid"/>
        <w:tblW w:w="11933" w:type="dxa"/>
        <w:tblLook w:val="04A0" w:firstRow="1" w:lastRow="0" w:firstColumn="1" w:lastColumn="0" w:noHBand="0" w:noVBand="1"/>
        <w:tblPrChange w:id="159" w:author="Maia Kapur" w:date="2019-04-03T17:12:00Z">
          <w:tblPr>
            <w:tblStyle w:val="TableGrid"/>
            <w:tblW w:w="9464" w:type="dxa"/>
            <w:tblLook w:val="04A0" w:firstRow="1" w:lastRow="0" w:firstColumn="1" w:lastColumn="0" w:noHBand="0" w:noVBand="1"/>
          </w:tblPr>
        </w:tblPrChange>
      </w:tblPr>
      <w:tblGrid>
        <w:gridCol w:w="3708"/>
        <w:gridCol w:w="2152"/>
        <w:gridCol w:w="2469"/>
        <w:gridCol w:w="3604"/>
        <w:tblGridChange w:id="160">
          <w:tblGrid>
            <w:gridCol w:w="3764"/>
            <w:gridCol w:w="3231"/>
            <w:gridCol w:w="2469"/>
            <w:gridCol w:w="2469"/>
          </w:tblGrid>
        </w:tblGridChange>
      </w:tblGrid>
      <w:tr w:rsidR="009C2770" w:rsidRPr="00E11D94" w14:paraId="050DD4F1" w14:textId="0B861A68" w:rsidTr="009C2770">
        <w:trPr>
          <w:trHeight w:val="20"/>
          <w:trPrChange w:id="161" w:author="Maia Kapur" w:date="2019-04-03T17:12:00Z">
            <w:trPr>
              <w:trHeight w:val="20"/>
            </w:trPr>
          </w:trPrChange>
        </w:trPr>
        <w:tc>
          <w:tcPr>
            <w:tcW w:w="3764" w:type="dxa"/>
            <w:tcPrChange w:id="162" w:author="Maia Kapur" w:date="2019-04-03T17:12:00Z">
              <w:tcPr>
                <w:tcW w:w="3775" w:type="dxa"/>
              </w:tcPr>
            </w:tcPrChange>
          </w:tcPr>
          <w:p w14:paraId="209A0208" w14:textId="77777777" w:rsidR="009C2770" w:rsidRPr="00E11D94" w:rsidRDefault="009C2770">
            <w:pPr>
              <w:spacing w:line="360" w:lineRule="auto"/>
              <w:rPr>
                <w:b/>
              </w:rPr>
              <w:pPrChange w:id="163" w:author="Maia Kapur" w:date="2019-04-03T18:18:00Z">
                <w:pPr>
                  <w:spacing w:line="276" w:lineRule="auto"/>
                </w:pPr>
              </w:pPrChange>
            </w:pPr>
            <w:r w:rsidRPr="00E11D94">
              <w:rPr>
                <w:b/>
              </w:rPr>
              <w:t>Scenario Description</w:t>
            </w:r>
          </w:p>
        </w:tc>
        <w:tc>
          <w:tcPr>
            <w:tcW w:w="2171" w:type="dxa"/>
            <w:tcPrChange w:id="164" w:author="Maia Kapur" w:date="2019-04-03T17:12:00Z">
              <w:tcPr>
                <w:tcW w:w="3240" w:type="dxa"/>
              </w:tcPr>
            </w:tcPrChange>
          </w:tcPr>
          <w:p w14:paraId="4F4CAEB1" w14:textId="77777777" w:rsidR="009C2770" w:rsidRPr="00E11D94" w:rsidRDefault="009C2770">
            <w:pPr>
              <w:spacing w:line="360" w:lineRule="auto"/>
              <w:rPr>
                <w:b/>
              </w:rPr>
              <w:pPrChange w:id="165" w:author="Maia Kapur" w:date="2019-04-03T18:18:00Z">
                <w:pPr>
                  <w:spacing w:line="276" w:lineRule="auto"/>
                </w:pPr>
              </w:pPrChange>
            </w:pPr>
            <w:r>
              <w:rPr>
                <w:b/>
              </w:rPr>
              <w:t>True Break Points</w:t>
            </w:r>
          </w:p>
        </w:tc>
        <w:tc>
          <w:tcPr>
            <w:tcW w:w="2340" w:type="dxa"/>
            <w:tcPrChange w:id="166" w:author="Maia Kapur" w:date="2019-04-03T17:12:00Z">
              <w:tcPr>
                <w:tcW w:w="2449" w:type="dxa"/>
              </w:tcPr>
            </w:tcPrChange>
          </w:tcPr>
          <w:p w14:paraId="4BD6A892" w14:textId="5D727626" w:rsidR="009C2770" w:rsidRPr="00E11D94" w:rsidRDefault="009C2770">
            <w:pPr>
              <w:spacing w:line="360" w:lineRule="auto"/>
              <w:rPr>
                <w:b/>
              </w:rPr>
              <w:pPrChange w:id="167" w:author="Maia Kapur" w:date="2019-04-03T18:18:00Z">
                <w:pPr>
                  <w:spacing w:line="276" w:lineRule="auto"/>
                </w:pPr>
              </w:pPrChange>
            </w:pPr>
            <w:commentRangeStart w:id="168"/>
            <w:del w:id="169" w:author="Maia Kapur" w:date="2019-04-03T17:11:00Z">
              <w:r w:rsidDel="009C2770">
                <w:rPr>
                  <w:b/>
                </w:rPr>
                <w:delText>Most commonly detected break (proportion)</w:delText>
              </w:r>
            </w:del>
            <w:ins w:id="170" w:author="Maia Kapur" w:date="2019-04-03T17:11:00Z">
              <w:r>
                <w:rPr>
                  <w:b/>
                </w:rPr>
                <w:t>Coverage probability for L</w:t>
              </w:r>
              <w:r w:rsidRPr="009C2770">
                <w:rPr>
                  <w:b/>
                  <w:vertAlign w:val="subscript"/>
                  <w:rPrChange w:id="171" w:author="Maia Kapur" w:date="2019-04-03T17:11:00Z">
                    <w:rPr>
                      <w:b/>
                    </w:rPr>
                  </w:rPrChange>
                </w:rPr>
                <w:t>1</w:t>
              </w:r>
              <w:commentRangeEnd w:id="168"/>
              <w:r>
                <w:rPr>
                  <w:b/>
                  <w:vertAlign w:val="subscript"/>
                </w:rPr>
                <w:t>,</w:t>
              </w:r>
              <w:r>
                <w:rPr>
                  <w:b/>
                </w:rPr>
                <w:t xml:space="preserve"> L</w:t>
              </w:r>
              <w:r>
                <w:rPr>
                  <w:b/>
                  <w:vertAlign w:val="subscript"/>
                </w:rPr>
                <w:t>2</w:t>
              </w:r>
              <w:r w:rsidRPr="009C2770">
                <w:rPr>
                  <w:rStyle w:val="CommentReference"/>
                  <w:vertAlign w:val="subscript"/>
                  <w:rPrChange w:id="172" w:author="Maia Kapur" w:date="2019-04-03T17:11:00Z">
                    <w:rPr>
                      <w:rStyle w:val="CommentReference"/>
                    </w:rPr>
                  </w:rPrChange>
                </w:rPr>
                <w:commentReference w:id="168"/>
              </w:r>
            </w:ins>
          </w:p>
        </w:tc>
        <w:tc>
          <w:tcPr>
            <w:tcW w:w="3658" w:type="dxa"/>
            <w:tcPrChange w:id="173" w:author="Maia Kapur" w:date="2019-04-03T17:12:00Z">
              <w:tcPr>
                <w:tcW w:w="2469" w:type="dxa"/>
              </w:tcPr>
            </w:tcPrChange>
          </w:tcPr>
          <w:p w14:paraId="32AFC9F2" w14:textId="59853752" w:rsidR="009C2770" w:rsidDel="009C2770" w:rsidRDefault="009C2770">
            <w:pPr>
              <w:spacing w:line="360" w:lineRule="auto"/>
              <w:rPr>
                <w:ins w:id="174" w:author="Maia Kapur" w:date="2019-04-03T17:12:00Z"/>
                <w:b/>
              </w:rPr>
              <w:pPrChange w:id="175" w:author="Maia Kapur" w:date="2019-04-03T18:18:00Z">
                <w:pPr>
                  <w:spacing w:line="276" w:lineRule="auto"/>
                </w:pPr>
              </w:pPrChange>
            </w:pPr>
            <w:ins w:id="176" w:author="Maia Kapur" w:date="2019-04-03T17:12:00Z">
              <w:r>
                <w:rPr>
                  <w:b/>
                </w:rPr>
                <w:t>Proportion correct latitude, longitude</w:t>
              </w:r>
            </w:ins>
            <w:ins w:id="177" w:author="Maia Kapur" w:date="2019-04-03T17:13:00Z">
              <w:r>
                <w:rPr>
                  <w:b/>
                </w:rPr>
                <w:t>, both</w:t>
              </w:r>
            </w:ins>
          </w:p>
        </w:tc>
      </w:tr>
      <w:tr w:rsidR="009C2770" w14:paraId="6C096F0E" w14:textId="1CE30B4E" w:rsidTr="009C2770">
        <w:trPr>
          <w:trHeight w:val="20"/>
          <w:trPrChange w:id="178" w:author="Maia Kapur" w:date="2019-04-03T17:12:00Z">
            <w:trPr>
              <w:trHeight w:val="20"/>
            </w:trPr>
          </w:trPrChange>
        </w:trPr>
        <w:tc>
          <w:tcPr>
            <w:tcW w:w="3764" w:type="dxa"/>
            <w:tcPrChange w:id="179" w:author="Maia Kapur" w:date="2019-04-03T17:12:00Z">
              <w:tcPr>
                <w:tcW w:w="3775" w:type="dxa"/>
              </w:tcPr>
            </w:tcPrChange>
          </w:tcPr>
          <w:p w14:paraId="7EAEC43D" w14:textId="77777777" w:rsidR="009C2770" w:rsidRDefault="009C2770">
            <w:pPr>
              <w:spacing w:line="360" w:lineRule="auto"/>
              <w:pPrChange w:id="180" w:author="Maia Kapur" w:date="2019-04-03T18:18:00Z">
                <w:pPr>
                  <w:spacing w:line="276" w:lineRule="auto"/>
                </w:pPr>
              </w:pPrChange>
            </w:pPr>
            <w:r>
              <w:t>No spatial breaks</w:t>
            </w:r>
          </w:p>
        </w:tc>
        <w:tc>
          <w:tcPr>
            <w:tcW w:w="2171" w:type="dxa"/>
            <w:tcPrChange w:id="181" w:author="Maia Kapur" w:date="2019-04-03T17:12:00Z">
              <w:tcPr>
                <w:tcW w:w="3240" w:type="dxa"/>
              </w:tcPr>
            </w:tcPrChange>
          </w:tcPr>
          <w:p w14:paraId="11AB5C30" w14:textId="77777777" w:rsidR="009C2770" w:rsidRDefault="009C2770">
            <w:pPr>
              <w:spacing w:line="360" w:lineRule="auto"/>
              <w:pPrChange w:id="182" w:author="Maia Kapur" w:date="2019-04-03T18:18:00Z">
                <w:pPr>
                  <w:spacing w:line="276" w:lineRule="auto"/>
                </w:pPr>
              </w:pPrChange>
            </w:pPr>
            <w:commentRangeStart w:id="183"/>
            <w:r>
              <w:t>None</w:t>
            </w:r>
            <w:commentRangeEnd w:id="183"/>
            <w:r>
              <w:rPr>
                <w:rStyle w:val="CommentReference"/>
              </w:rPr>
              <w:commentReference w:id="183"/>
            </w:r>
          </w:p>
        </w:tc>
        <w:tc>
          <w:tcPr>
            <w:tcW w:w="2340" w:type="dxa"/>
            <w:tcPrChange w:id="184" w:author="Maia Kapur" w:date="2019-04-03T17:12:00Z">
              <w:tcPr>
                <w:tcW w:w="2449" w:type="dxa"/>
              </w:tcPr>
            </w:tcPrChange>
          </w:tcPr>
          <w:p w14:paraId="75FC5302" w14:textId="0B0F2AB1" w:rsidR="009C2770" w:rsidRDefault="009C2770">
            <w:pPr>
              <w:spacing w:line="360" w:lineRule="auto"/>
              <w:pPrChange w:id="185" w:author="Maia Kapur" w:date="2019-04-03T18:18:00Z">
                <w:pPr>
                  <w:spacing w:line="276" w:lineRule="auto"/>
                </w:pPr>
              </w:pPrChange>
            </w:pPr>
            <w:del w:id="186" w:author="Maia Kapur" w:date="2019-04-03T17:20:00Z">
              <w:r w:rsidDel="003E498F">
                <w:delText>None (0.84)</w:delText>
              </w:r>
            </w:del>
            <w:ins w:id="187" w:author="Maia Kapur" w:date="2019-04-03T17:20:00Z">
              <w:r w:rsidR="00966A65">
                <w:t xml:space="preserve"> 1, 0.21</w:t>
              </w:r>
            </w:ins>
          </w:p>
        </w:tc>
        <w:tc>
          <w:tcPr>
            <w:tcW w:w="3658" w:type="dxa"/>
            <w:tcPrChange w:id="188" w:author="Maia Kapur" w:date="2019-04-03T17:12:00Z">
              <w:tcPr>
                <w:tcW w:w="2469" w:type="dxa"/>
              </w:tcPr>
            </w:tcPrChange>
          </w:tcPr>
          <w:p w14:paraId="4D356043" w14:textId="1899244E" w:rsidR="009C2770" w:rsidRDefault="009C2770">
            <w:pPr>
              <w:spacing w:line="360" w:lineRule="auto"/>
              <w:rPr>
                <w:ins w:id="189" w:author="Maia Kapur" w:date="2019-04-03T17:12:00Z"/>
              </w:rPr>
              <w:pPrChange w:id="190" w:author="Maia Kapur" w:date="2019-04-03T18:18:00Z">
                <w:pPr>
                  <w:spacing w:line="276" w:lineRule="auto"/>
                </w:pPr>
              </w:pPrChange>
            </w:pPr>
            <w:ins w:id="191" w:author="Maia Kapur" w:date="2019-04-03T17:13:00Z">
              <w:r>
                <w:t>0.76</w:t>
              </w:r>
              <w:proofErr w:type="gramStart"/>
              <w:r>
                <w:t xml:space="preserve">, </w:t>
              </w:r>
            </w:ins>
            <w:ins w:id="192" w:author="Maia Kapur" w:date="2019-04-03T17:18:00Z">
              <w:r w:rsidR="00BD3892">
                <w:t xml:space="preserve"> </w:t>
              </w:r>
            </w:ins>
            <w:ins w:id="193" w:author="Maia Kapur" w:date="2019-04-03T17:13:00Z">
              <w:r>
                <w:t>0.80</w:t>
              </w:r>
              <w:proofErr w:type="gramEnd"/>
              <w:r>
                <w:t>,</w:t>
              </w:r>
            </w:ins>
            <w:ins w:id="194" w:author="Maia Kapur" w:date="2019-04-03T17:18:00Z">
              <w:r w:rsidR="00BD3892">
                <w:t xml:space="preserve"> </w:t>
              </w:r>
            </w:ins>
            <w:ins w:id="195" w:author="Maia Kapur" w:date="2019-04-03T17:13:00Z">
              <w:r>
                <w:t>0.63</w:t>
              </w:r>
            </w:ins>
          </w:p>
        </w:tc>
      </w:tr>
      <w:tr w:rsidR="009C2770" w14:paraId="2C791151" w14:textId="13BADBA2" w:rsidTr="009C2770">
        <w:trPr>
          <w:trHeight w:val="20"/>
          <w:trPrChange w:id="196" w:author="Maia Kapur" w:date="2019-04-03T17:12:00Z">
            <w:trPr>
              <w:trHeight w:val="20"/>
            </w:trPr>
          </w:trPrChange>
        </w:trPr>
        <w:tc>
          <w:tcPr>
            <w:tcW w:w="3764" w:type="dxa"/>
            <w:tcPrChange w:id="197" w:author="Maia Kapur" w:date="2019-04-03T17:12:00Z">
              <w:tcPr>
                <w:tcW w:w="3775" w:type="dxa"/>
              </w:tcPr>
            </w:tcPrChange>
          </w:tcPr>
          <w:p w14:paraId="40F66BB0" w14:textId="77777777" w:rsidR="009C2770" w:rsidRDefault="009C2770">
            <w:pPr>
              <w:spacing w:line="360" w:lineRule="auto"/>
              <w:pPrChange w:id="198" w:author="Maia Kapur" w:date="2019-04-03T18:18:00Z">
                <w:pPr>
                  <w:spacing w:line="276" w:lineRule="auto"/>
                </w:pPr>
              </w:pPrChange>
            </w:pPr>
            <w:r>
              <w:lastRenderedPageBreak/>
              <w:t>Single, symmetrical spatial break in middle of range, with no overlap and strong contrast</w:t>
            </w:r>
          </w:p>
        </w:tc>
        <w:tc>
          <w:tcPr>
            <w:tcW w:w="2171" w:type="dxa"/>
            <w:tcPrChange w:id="199" w:author="Maia Kapur" w:date="2019-04-03T17:12:00Z">
              <w:tcPr>
                <w:tcW w:w="3240" w:type="dxa"/>
              </w:tcPr>
            </w:tcPrChange>
          </w:tcPr>
          <w:p w14:paraId="488E25AA" w14:textId="7559D34C" w:rsidR="009C2770" w:rsidRDefault="009C2770">
            <w:pPr>
              <w:spacing w:line="360" w:lineRule="auto"/>
              <w:pPrChange w:id="200" w:author="Maia Kapur" w:date="2019-04-03T18:18:00Z">
                <w:pPr>
                  <w:spacing w:line="276" w:lineRule="auto"/>
                </w:pPr>
              </w:pPrChange>
            </w:pPr>
            <w:r>
              <w:t>25° Latitude and 25° Longitude</w:t>
            </w:r>
          </w:p>
        </w:tc>
        <w:tc>
          <w:tcPr>
            <w:tcW w:w="2340" w:type="dxa"/>
            <w:tcPrChange w:id="201" w:author="Maia Kapur" w:date="2019-04-03T17:12:00Z">
              <w:tcPr>
                <w:tcW w:w="2449" w:type="dxa"/>
              </w:tcPr>
            </w:tcPrChange>
          </w:tcPr>
          <w:p w14:paraId="1047C5B9" w14:textId="344BE8E6" w:rsidR="009C2770" w:rsidRDefault="009C2770">
            <w:pPr>
              <w:spacing w:line="360" w:lineRule="auto"/>
              <w:pPrChange w:id="202" w:author="Maia Kapur" w:date="2019-04-03T18:18:00Z">
                <w:pPr>
                  <w:spacing w:line="276" w:lineRule="auto"/>
                </w:pPr>
              </w:pPrChange>
            </w:pPr>
            <w:del w:id="203" w:author="Maia Kapur" w:date="2019-04-03T17:20:00Z">
              <w:r w:rsidDel="003E498F">
                <w:delText>25° (0.24)</w:delText>
              </w:r>
            </w:del>
            <w:ins w:id="204" w:author="Maia Kapur" w:date="2019-04-03T17:20:00Z">
              <w:r w:rsidR="00966A65">
                <w:t xml:space="preserve"> 0.96, 0.33</w:t>
              </w:r>
            </w:ins>
          </w:p>
        </w:tc>
        <w:tc>
          <w:tcPr>
            <w:tcW w:w="3658" w:type="dxa"/>
            <w:tcPrChange w:id="205" w:author="Maia Kapur" w:date="2019-04-03T17:12:00Z">
              <w:tcPr>
                <w:tcW w:w="2469" w:type="dxa"/>
              </w:tcPr>
            </w:tcPrChange>
          </w:tcPr>
          <w:p w14:paraId="0288A1E8" w14:textId="2DB0FAFE" w:rsidR="009C2770" w:rsidRDefault="009C2770">
            <w:pPr>
              <w:spacing w:line="360" w:lineRule="auto"/>
              <w:rPr>
                <w:ins w:id="206" w:author="Maia Kapur" w:date="2019-04-03T17:12:00Z"/>
              </w:rPr>
              <w:pPrChange w:id="207" w:author="Maia Kapur" w:date="2019-04-03T18:18:00Z">
                <w:pPr>
                  <w:spacing w:line="276" w:lineRule="auto"/>
                </w:pPr>
              </w:pPrChange>
            </w:pPr>
            <w:ins w:id="208" w:author="Maia Kapur" w:date="2019-04-03T17:14:00Z">
              <w:r>
                <w:t>0.90,</w:t>
              </w:r>
            </w:ins>
            <w:ins w:id="209" w:author="Maia Kapur" w:date="2019-04-03T17:18:00Z">
              <w:r w:rsidR="00BD3892">
                <w:t xml:space="preserve"> </w:t>
              </w:r>
            </w:ins>
            <w:ins w:id="210" w:author="Maia Kapur" w:date="2019-04-03T17:14:00Z">
              <w:r>
                <w:t>0.85,</w:t>
              </w:r>
            </w:ins>
            <w:ins w:id="211" w:author="Maia Kapur" w:date="2019-04-03T17:18:00Z">
              <w:r w:rsidR="00BD3892">
                <w:t xml:space="preserve"> </w:t>
              </w:r>
            </w:ins>
            <w:ins w:id="212" w:author="Maia Kapur" w:date="2019-04-03T17:14:00Z">
              <w:r>
                <w:t>0.76</w:t>
              </w:r>
            </w:ins>
          </w:p>
        </w:tc>
      </w:tr>
      <w:tr w:rsidR="009C2770" w14:paraId="5B293E3F" w14:textId="4EB802C5" w:rsidTr="009C2770">
        <w:trPr>
          <w:trHeight w:val="20"/>
          <w:trPrChange w:id="213" w:author="Maia Kapur" w:date="2019-04-03T17:12:00Z">
            <w:trPr>
              <w:trHeight w:val="20"/>
            </w:trPr>
          </w:trPrChange>
        </w:trPr>
        <w:tc>
          <w:tcPr>
            <w:tcW w:w="3764" w:type="dxa"/>
            <w:tcPrChange w:id="214" w:author="Maia Kapur" w:date="2019-04-03T17:12:00Z">
              <w:tcPr>
                <w:tcW w:w="3775" w:type="dxa"/>
              </w:tcPr>
            </w:tcPrChange>
          </w:tcPr>
          <w:p w14:paraId="3B9A125D" w14:textId="77777777" w:rsidR="009C2770" w:rsidRDefault="009C2770">
            <w:pPr>
              <w:spacing w:line="360" w:lineRule="auto"/>
              <w:pPrChange w:id="215" w:author="Maia Kapur" w:date="2019-04-03T18:18:00Z">
                <w:pPr>
                  <w:spacing w:line="276" w:lineRule="auto"/>
                </w:pPr>
              </w:pPrChange>
            </w:pPr>
            <w:r>
              <w:t>Single, symmetrical spatial break at 25</w:t>
            </w:r>
            <w:r w:rsidRPr="00236BA4">
              <w:rPr>
                <w:vertAlign w:val="superscript"/>
              </w:rPr>
              <w:t>0</w:t>
            </w:r>
            <w:r>
              <w:t xml:space="preserve"> with no overlap and reduced contrast</w:t>
            </w:r>
          </w:p>
        </w:tc>
        <w:tc>
          <w:tcPr>
            <w:tcW w:w="2171" w:type="dxa"/>
            <w:tcPrChange w:id="216" w:author="Maia Kapur" w:date="2019-04-03T17:12:00Z">
              <w:tcPr>
                <w:tcW w:w="3240" w:type="dxa"/>
              </w:tcPr>
            </w:tcPrChange>
          </w:tcPr>
          <w:p w14:paraId="20BF4DA2" w14:textId="77777777" w:rsidR="009C2770" w:rsidRDefault="009C2770">
            <w:pPr>
              <w:spacing w:line="360" w:lineRule="auto"/>
              <w:pPrChange w:id="217" w:author="Maia Kapur" w:date="2019-04-03T18:18:00Z">
                <w:pPr>
                  <w:spacing w:line="276" w:lineRule="auto"/>
                </w:pPr>
              </w:pPrChange>
            </w:pPr>
            <w:r>
              <w:t>25° Latitude</w:t>
            </w:r>
          </w:p>
        </w:tc>
        <w:tc>
          <w:tcPr>
            <w:tcW w:w="2340" w:type="dxa"/>
            <w:tcPrChange w:id="218" w:author="Maia Kapur" w:date="2019-04-03T17:12:00Z">
              <w:tcPr>
                <w:tcW w:w="2449" w:type="dxa"/>
              </w:tcPr>
            </w:tcPrChange>
          </w:tcPr>
          <w:p w14:paraId="6611FD24" w14:textId="0C643B3B" w:rsidR="009C2770" w:rsidRDefault="009C2770">
            <w:pPr>
              <w:spacing w:line="360" w:lineRule="auto"/>
              <w:pPrChange w:id="219" w:author="Maia Kapur" w:date="2019-04-03T18:18:00Z">
                <w:pPr>
                  <w:spacing w:line="276" w:lineRule="auto"/>
                </w:pPr>
              </w:pPrChange>
            </w:pPr>
            <w:del w:id="220" w:author="Maia Kapur" w:date="2019-04-03T17:20:00Z">
              <w:r w:rsidDel="003E498F">
                <w:delText>25° (0.30)</w:delText>
              </w:r>
            </w:del>
            <w:ins w:id="221" w:author="Maia Kapur" w:date="2019-04-03T17:21:00Z">
              <w:r w:rsidR="00966A65">
                <w:t>1,0.29</w:t>
              </w:r>
            </w:ins>
          </w:p>
        </w:tc>
        <w:tc>
          <w:tcPr>
            <w:tcW w:w="3658" w:type="dxa"/>
            <w:tcPrChange w:id="222" w:author="Maia Kapur" w:date="2019-04-03T17:12:00Z">
              <w:tcPr>
                <w:tcW w:w="2469" w:type="dxa"/>
              </w:tcPr>
            </w:tcPrChange>
          </w:tcPr>
          <w:p w14:paraId="044F0FF9" w14:textId="7C792E7D" w:rsidR="009C2770" w:rsidRDefault="009C2770">
            <w:pPr>
              <w:spacing w:line="360" w:lineRule="auto"/>
              <w:rPr>
                <w:ins w:id="223" w:author="Maia Kapur" w:date="2019-04-03T17:12:00Z"/>
              </w:rPr>
              <w:pPrChange w:id="224" w:author="Maia Kapur" w:date="2019-04-03T18:18:00Z">
                <w:pPr>
                  <w:spacing w:line="276" w:lineRule="auto"/>
                </w:pPr>
              </w:pPrChange>
            </w:pPr>
            <w:ins w:id="225" w:author="Maia Kapur" w:date="2019-04-03T17:14:00Z">
              <w:r>
                <w:t>0.36,</w:t>
              </w:r>
            </w:ins>
            <w:ins w:id="226" w:author="Maia Kapur" w:date="2019-04-03T17:18:00Z">
              <w:r w:rsidR="00BD3892">
                <w:t xml:space="preserve"> </w:t>
              </w:r>
            </w:ins>
            <w:ins w:id="227" w:author="Maia Kapur" w:date="2019-04-03T17:14:00Z">
              <w:r>
                <w:t>0.33,</w:t>
              </w:r>
            </w:ins>
            <w:ins w:id="228" w:author="Maia Kapur" w:date="2019-04-03T17:18:00Z">
              <w:r w:rsidR="00BD3892">
                <w:t xml:space="preserve"> </w:t>
              </w:r>
            </w:ins>
            <w:ins w:id="229" w:author="Maia Kapur" w:date="2019-04-03T17:14:00Z">
              <w:r>
                <w:t>0.03</w:t>
              </w:r>
            </w:ins>
          </w:p>
        </w:tc>
      </w:tr>
      <w:tr w:rsidR="009C2770" w14:paraId="4E182683" w14:textId="682463C0" w:rsidTr="009C2770">
        <w:trPr>
          <w:trHeight w:val="20"/>
          <w:trPrChange w:id="230" w:author="Maia Kapur" w:date="2019-04-03T17:12:00Z">
            <w:trPr>
              <w:trHeight w:val="20"/>
            </w:trPr>
          </w:trPrChange>
        </w:trPr>
        <w:tc>
          <w:tcPr>
            <w:tcW w:w="3764" w:type="dxa"/>
            <w:tcPrChange w:id="231" w:author="Maia Kapur" w:date="2019-04-03T17:12:00Z">
              <w:tcPr>
                <w:tcW w:w="3775" w:type="dxa"/>
              </w:tcPr>
            </w:tcPrChange>
          </w:tcPr>
          <w:p w14:paraId="5845CD81" w14:textId="77777777" w:rsidR="009C2770" w:rsidRDefault="009C2770">
            <w:pPr>
              <w:spacing w:line="360" w:lineRule="auto"/>
              <w:pPrChange w:id="232" w:author="Maia Kapur" w:date="2019-04-03T18:18:00Z">
                <w:pPr>
                  <w:spacing w:line="276" w:lineRule="auto"/>
                </w:pPr>
              </w:pPrChange>
            </w:pPr>
            <w:r>
              <w:t>Single spatial break with some overlap</w:t>
            </w:r>
          </w:p>
        </w:tc>
        <w:tc>
          <w:tcPr>
            <w:tcW w:w="2171" w:type="dxa"/>
            <w:tcPrChange w:id="233" w:author="Maia Kapur" w:date="2019-04-03T17:12:00Z">
              <w:tcPr>
                <w:tcW w:w="3240" w:type="dxa"/>
              </w:tcPr>
            </w:tcPrChange>
          </w:tcPr>
          <w:p w14:paraId="08E9A6CF" w14:textId="77777777" w:rsidR="009C2770" w:rsidRDefault="009C2770">
            <w:pPr>
              <w:spacing w:line="360" w:lineRule="auto"/>
              <w:pPrChange w:id="234" w:author="Maia Kapur" w:date="2019-04-03T18:18:00Z">
                <w:pPr>
                  <w:spacing w:line="276" w:lineRule="auto"/>
                </w:pPr>
              </w:pPrChange>
            </w:pPr>
            <w:r>
              <w:t>49° Latitude</w:t>
            </w:r>
          </w:p>
        </w:tc>
        <w:tc>
          <w:tcPr>
            <w:tcW w:w="2340" w:type="dxa"/>
            <w:tcPrChange w:id="235" w:author="Maia Kapur" w:date="2019-04-03T17:12:00Z">
              <w:tcPr>
                <w:tcW w:w="2449" w:type="dxa"/>
              </w:tcPr>
            </w:tcPrChange>
          </w:tcPr>
          <w:p w14:paraId="06B0F79E" w14:textId="351A2274" w:rsidR="009C2770" w:rsidRDefault="009C2770">
            <w:pPr>
              <w:spacing w:line="360" w:lineRule="auto"/>
              <w:pPrChange w:id="236" w:author="Maia Kapur" w:date="2019-04-03T18:18:00Z">
                <w:pPr>
                  <w:spacing w:line="276" w:lineRule="auto"/>
                </w:pPr>
              </w:pPrChange>
            </w:pPr>
            <w:del w:id="237" w:author="Maia Kapur" w:date="2019-04-03T17:20:00Z">
              <w:r w:rsidDel="003E498F">
                <w:delText>49° (0.25); tied with 50°</w:delText>
              </w:r>
            </w:del>
            <w:ins w:id="238" w:author="Maia Kapur" w:date="2019-04-03T17:22:00Z">
              <w:r w:rsidR="00966A65">
                <w:t xml:space="preserve"> 0.55, 0.305</w:t>
              </w:r>
            </w:ins>
          </w:p>
        </w:tc>
        <w:tc>
          <w:tcPr>
            <w:tcW w:w="3658" w:type="dxa"/>
            <w:tcPrChange w:id="239" w:author="Maia Kapur" w:date="2019-04-03T17:12:00Z">
              <w:tcPr>
                <w:tcW w:w="2469" w:type="dxa"/>
              </w:tcPr>
            </w:tcPrChange>
          </w:tcPr>
          <w:p w14:paraId="5713A19A" w14:textId="0319AAD9" w:rsidR="009C2770" w:rsidRDefault="00BD3892">
            <w:pPr>
              <w:spacing w:line="360" w:lineRule="auto"/>
              <w:rPr>
                <w:ins w:id="240" w:author="Maia Kapur" w:date="2019-04-03T17:12:00Z"/>
              </w:rPr>
              <w:pPrChange w:id="241" w:author="Maia Kapur" w:date="2019-04-03T18:18:00Z">
                <w:pPr>
                  <w:spacing w:line="276" w:lineRule="auto"/>
                </w:pPr>
              </w:pPrChange>
            </w:pPr>
            <w:ins w:id="242" w:author="Maia Kapur" w:date="2019-04-03T17:18:00Z">
              <w:r>
                <w:t>0.99, 1, 0.99</w:t>
              </w:r>
            </w:ins>
          </w:p>
        </w:tc>
      </w:tr>
      <w:tr w:rsidR="009C2770" w14:paraId="2E71A6F9" w14:textId="272B7D85" w:rsidTr="009C2770">
        <w:trPr>
          <w:trHeight w:val="20"/>
          <w:trPrChange w:id="243" w:author="Maia Kapur" w:date="2019-04-03T17:12:00Z">
            <w:trPr>
              <w:trHeight w:val="20"/>
            </w:trPr>
          </w:trPrChange>
        </w:trPr>
        <w:tc>
          <w:tcPr>
            <w:tcW w:w="3764" w:type="dxa"/>
            <w:tcPrChange w:id="244" w:author="Maia Kapur" w:date="2019-04-03T17:12:00Z">
              <w:tcPr>
                <w:tcW w:w="3775" w:type="dxa"/>
              </w:tcPr>
            </w:tcPrChange>
          </w:tcPr>
          <w:p w14:paraId="0F8A5FB0" w14:textId="77777777" w:rsidR="009C2770" w:rsidRDefault="009C2770">
            <w:pPr>
              <w:spacing w:line="360" w:lineRule="auto"/>
              <w:pPrChange w:id="245" w:author="Maia Kapur" w:date="2019-04-03T18:18:00Z">
                <w:pPr>
                  <w:spacing w:line="276" w:lineRule="auto"/>
                </w:pPr>
              </w:pPrChange>
            </w:pPr>
            <w:r>
              <w:t xml:space="preserve">Single spatial break at edge of range with no overlap </w:t>
            </w:r>
          </w:p>
        </w:tc>
        <w:tc>
          <w:tcPr>
            <w:tcW w:w="2171" w:type="dxa"/>
            <w:tcPrChange w:id="246" w:author="Maia Kapur" w:date="2019-04-03T17:12:00Z">
              <w:tcPr>
                <w:tcW w:w="3240" w:type="dxa"/>
              </w:tcPr>
            </w:tcPrChange>
          </w:tcPr>
          <w:p w14:paraId="4A858C39" w14:textId="77777777" w:rsidR="009C2770" w:rsidRDefault="009C2770">
            <w:pPr>
              <w:spacing w:line="360" w:lineRule="auto"/>
              <w:pPrChange w:id="247" w:author="Maia Kapur" w:date="2019-04-03T18:18:00Z">
                <w:pPr>
                  <w:spacing w:line="276" w:lineRule="auto"/>
                </w:pPr>
              </w:pPrChange>
            </w:pPr>
            <w:r>
              <w:t>Between 20° and 25° Latitude</w:t>
            </w:r>
          </w:p>
        </w:tc>
        <w:tc>
          <w:tcPr>
            <w:tcW w:w="2340" w:type="dxa"/>
            <w:tcPrChange w:id="248" w:author="Maia Kapur" w:date="2019-04-03T17:12:00Z">
              <w:tcPr>
                <w:tcW w:w="2449" w:type="dxa"/>
              </w:tcPr>
            </w:tcPrChange>
          </w:tcPr>
          <w:p w14:paraId="006143C6" w14:textId="00F49DC8" w:rsidR="009C2770" w:rsidRDefault="009C2770">
            <w:pPr>
              <w:spacing w:line="360" w:lineRule="auto"/>
              <w:pPrChange w:id="249" w:author="Maia Kapur" w:date="2019-04-03T18:18:00Z">
                <w:pPr>
                  <w:spacing w:line="276" w:lineRule="auto"/>
                </w:pPr>
              </w:pPrChange>
            </w:pPr>
            <w:del w:id="250" w:author="Maia Kapur" w:date="2019-04-03T17:20:00Z">
              <w:r w:rsidDel="003E498F">
                <w:delText xml:space="preserve">23° (0.38; 0.92 </w:delText>
              </w:r>
            </w:del>
            <w:del w:id="251" w:author="Maia Kapur" w:date="2019-04-03T17:13:00Z">
              <w:r w:rsidDel="009C2770">
                <w:delText>between 20° and 25°)</w:delText>
              </w:r>
            </w:del>
            <w:ins w:id="252" w:author="Maia Kapur" w:date="2019-04-03T17:22:00Z">
              <w:r w:rsidR="00966A65">
                <w:t>0, 0</w:t>
              </w:r>
            </w:ins>
          </w:p>
        </w:tc>
        <w:tc>
          <w:tcPr>
            <w:tcW w:w="3658" w:type="dxa"/>
            <w:tcPrChange w:id="253" w:author="Maia Kapur" w:date="2019-04-03T17:12:00Z">
              <w:tcPr>
                <w:tcW w:w="2469" w:type="dxa"/>
              </w:tcPr>
            </w:tcPrChange>
          </w:tcPr>
          <w:p w14:paraId="4A7B125C" w14:textId="2224AE99" w:rsidR="009C2770" w:rsidRDefault="008100A3">
            <w:pPr>
              <w:spacing w:line="360" w:lineRule="auto"/>
              <w:rPr>
                <w:ins w:id="254" w:author="Maia Kapur" w:date="2019-04-03T17:12:00Z"/>
              </w:rPr>
              <w:pPrChange w:id="255" w:author="Maia Kapur" w:date="2019-04-03T18:18:00Z">
                <w:pPr>
                  <w:spacing w:line="276" w:lineRule="auto"/>
                </w:pPr>
              </w:pPrChange>
            </w:pPr>
            <w:ins w:id="256" w:author="Maia Kapur" w:date="2019-04-03T17:18:00Z">
              <w:r>
                <w:t>0, 0, 0</w:t>
              </w:r>
            </w:ins>
          </w:p>
        </w:tc>
      </w:tr>
    </w:tbl>
    <w:p w14:paraId="591F6018" w14:textId="2710D6EB" w:rsidR="00DF3DC4" w:rsidRDefault="00DF3DC4">
      <w:pPr>
        <w:pStyle w:val="Caption"/>
        <w:spacing w:before="240" w:after="0" w:line="360" w:lineRule="auto"/>
        <w:jc w:val="both"/>
        <w:sectPr w:rsidR="00DF3DC4">
          <w:footerReference w:type="default" r:id="rId21"/>
          <w:pgSz w:w="12240" w:h="15840"/>
          <w:pgMar w:top="1440" w:right="1440" w:bottom="1440" w:left="1440" w:header="720" w:footer="720" w:gutter="0"/>
          <w:cols w:space="720"/>
          <w:docGrid w:linePitch="360"/>
        </w:sectPr>
        <w:pPrChange w:id="257" w:author="Maia Kapur" w:date="2019-04-03T18:18:00Z">
          <w:pPr>
            <w:pStyle w:val="Caption"/>
            <w:spacing w:before="240" w:after="0"/>
            <w:jc w:val="both"/>
          </w:pPr>
        </w:pPrChange>
      </w:pPr>
      <w:bookmarkStart w:id="258"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258"/>
      <w:r>
        <w:t>. Summary of true and most-frequently detected break points following GAM derivative analysis</w:t>
      </w:r>
      <w:ins w:id="259" w:author="Maia Kapur" w:date="2019-04-04T15:54:00Z">
        <w:r w:rsidR="005B623D">
          <w:t>, and coverage probabilities</w:t>
        </w:r>
        <w:r w:rsidR="00EA745A">
          <w:t xml:space="preserve"> of the </w:t>
        </w:r>
      </w:ins>
      <w:ins w:id="260" w:author="Maia Kapur" w:date="2019-04-04T15:55:00Z">
        <w:r w:rsidR="00EA745A">
          <w:t>endpoints</w:t>
        </w:r>
      </w:ins>
      <w:ins w:id="261" w:author="Maia Kapur" w:date="2019-04-04T15:54:00Z">
        <w:r w:rsidR="00EA745A">
          <w:t xml:space="preserve"> of the post-aggregation growth curves</w:t>
        </w:r>
      </w:ins>
      <w:r>
        <w:t xml:space="preserve">. </w:t>
      </w:r>
      <w:del w:id="262" w:author="Maia Kapur" w:date="2019-04-04T15:55:00Z">
        <w:r w:rsidDel="00EA745A">
          <w:delText xml:space="preserve">For each scenario, the most-frequently identified break point is presented, with the proportion of 100 runs which detected this point in parentheses. </w:delText>
        </w:r>
      </w:del>
      <w:del w:id="263" w:author="Maia Kapur" w:date="2019-04-04T15:54:00Z">
        <w:r w:rsidDel="005B623D">
          <w:delText xml:space="preserve">The distribution of detected break points can be visualized in </w:delText>
        </w:r>
      </w:del>
      <w:del w:id="264" w:author="Maia Kapur" w:date="2019-04-04T15:53:00Z">
        <w:r w:rsidDel="005B623D">
          <w:fldChar w:fldCharType="begin"/>
        </w:r>
        <w:r w:rsidDel="005B623D">
          <w:delInstrText xml:space="preserve"> REF _Ref872266 \h  \* MERGEFORMAT </w:delInstrText>
        </w:r>
        <w:r w:rsidDel="005B623D">
          <w:fldChar w:fldCharType="separate"/>
        </w:r>
        <w:r w:rsidR="00A33E5C" w:rsidDel="005B623D">
          <w:rPr>
            <w:b/>
            <w:bCs/>
          </w:rPr>
          <w:delText>Error! Reference source not found.</w:delText>
        </w:r>
        <w:r w:rsidDel="005B623D">
          <w:fldChar w:fldCharType="end"/>
        </w:r>
        <w:r w:rsidDel="005B623D">
          <w:delText>.</w:delText>
        </w:r>
      </w:del>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958F3">
        <w:trPr>
          <w:trHeight w:val="916"/>
          <w:ins w:id="265" w:author="Maia Kapur" w:date="2019-04-05T08:14:00Z"/>
        </w:trPr>
        <w:tc>
          <w:tcPr>
            <w:tcW w:w="2827" w:type="dxa"/>
            <w:vMerge w:val="restart"/>
            <w:vAlign w:val="center"/>
          </w:tcPr>
          <w:p w14:paraId="7A431DAF" w14:textId="77777777" w:rsidR="001958F3" w:rsidRPr="00D55A0E" w:rsidRDefault="001958F3" w:rsidP="001958F3">
            <w:pPr>
              <w:pStyle w:val="Caption"/>
              <w:jc w:val="center"/>
              <w:rPr>
                <w:ins w:id="266" w:author="Maia Kapur" w:date="2019-04-05T08:14:00Z"/>
                <w:b/>
              </w:rPr>
            </w:pPr>
            <w:ins w:id="267" w:author="Maia Kapur" w:date="2019-04-05T08:14:00Z">
              <w:r w:rsidRPr="00D55A0E">
                <w:rPr>
                  <w:b/>
                </w:rPr>
                <w:lastRenderedPageBreak/>
                <w:t>Region</w:t>
              </w:r>
            </w:ins>
          </w:p>
        </w:tc>
        <w:tc>
          <w:tcPr>
            <w:tcW w:w="1761" w:type="dxa"/>
            <w:vMerge w:val="restart"/>
            <w:vAlign w:val="center"/>
          </w:tcPr>
          <w:p w14:paraId="7BD6BE21" w14:textId="77777777" w:rsidR="001958F3" w:rsidRPr="00D55A0E" w:rsidRDefault="001958F3" w:rsidP="001958F3">
            <w:pPr>
              <w:pStyle w:val="Caption"/>
              <w:jc w:val="center"/>
              <w:rPr>
                <w:ins w:id="268" w:author="Maia Kapur" w:date="2019-04-05T08:14:00Z"/>
                <w:b/>
              </w:rPr>
            </w:pPr>
            <w:ins w:id="269" w:author="Maia Kapur" w:date="2019-04-05T08:14:00Z">
              <w:r w:rsidRPr="00D55A0E">
                <w:rPr>
                  <w:b/>
                </w:rPr>
                <w:t>Survey Method</w:t>
              </w:r>
            </w:ins>
          </w:p>
        </w:tc>
        <w:tc>
          <w:tcPr>
            <w:tcW w:w="2959" w:type="dxa"/>
            <w:gridSpan w:val="2"/>
            <w:vAlign w:val="center"/>
          </w:tcPr>
          <w:p w14:paraId="7848E60E" w14:textId="77777777" w:rsidR="001958F3" w:rsidRPr="00D55A0E" w:rsidRDefault="001958F3" w:rsidP="001958F3">
            <w:pPr>
              <w:pStyle w:val="Caption"/>
              <w:jc w:val="center"/>
              <w:rPr>
                <w:ins w:id="270" w:author="Maia Kapur" w:date="2019-04-05T08:14:00Z"/>
                <w:b/>
              </w:rPr>
            </w:pPr>
            <w:ins w:id="271" w:author="Maia Kapur" w:date="2019-04-05T08:14:00Z">
              <w:r w:rsidRPr="00D55A0E">
                <w:rPr>
                  <w:b/>
                </w:rPr>
                <w:t xml:space="preserve">Sample </w:t>
              </w:r>
              <w:r>
                <w:rPr>
                  <w:b/>
                </w:rPr>
                <w:t>s</w:t>
              </w:r>
              <w:r w:rsidRPr="00D55A0E">
                <w:rPr>
                  <w:b/>
                </w:rPr>
                <w:t>ize used in this analysis</w:t>
              </w:r>
            </w:ins>
          </w:p>
        </w:tc>
        <w:tc>
          <w:tcPr>
            <w:tcW w:w="6832" w:type="dxa"/>
            <w:gridSpan w:val="6"/>
            <w:vAlign w:val="center"/>
          </w:tcPr>
          <w:p w14:paraId="1FAEA0D9" w14:textId="77777777" w:rsidR="001958F3" w:rsidRPr="00D55A0E" w:rsidRDefault="001958F3" w:rsidP="001958F3">
            <w:pPr>
              <w:pStyle w:val="Caption"/>
              <w:jc w:val="center"/>
              <w:rPr>
                <w:ins w:id="272" w:author="Maia Kapur" w:date="2019-04-05T08:14:00Z"/>
                <w:b/>
              </w:rPr>
            </w:pPr>
            <w:ins w:id="273" w:author="Maia Kapur" w:date="2019-04-05T08:14:00Z">
              <w:r w:rsidRPr="00D55A0E">
                <w:rPr>
                  <w:b/>
                </w:rPr>
                <w:t>VBGF parameters from recent assessments</w:t>
              </w:r>
            </w:ins>
          </w:p>
        </w:tc>
      </w:tr>
      <w:tr w:rsidR="001958F3" w14:paraId="5DF0ADCB" w14:textId="77777777" w:rsidTr="001958F3">
        <w:trPr>
          <w:trHeight w:val="187"/>
          <w:ins w:id="274" w:author="Maia Kapur" w:date="2019-04-05T08:14:00Z"/>
        </w:trPr>
        <w:tc>
          <w:tcPr>
            <w:tcW w:w="2827" w:type="dxa"/>
            <w:vMerge/>
            <w:vAlign w:val="center"/>
          </w:tcPr>
          <w:p w14:paraId="0ABD9E96" w14:textId="77777777" w:rsidR="001958F3" w:rsidRPr="00D55A0E" w:rsidRDefault="001958F3" w:rsidP="001958F3">
            <w:pPr>
              <w:pStyle w:val="Caption"/>
              <w:jc w:val="center"/>
              <w:rPr>
                <w:ins w:id="275" w:author="Maia Kapur" w:date="2019-04-05T08:14:00Z"/>
                <w:b/>
              </w:rPr>
            </w:pPr>
          </w:p>
        </w:tc>
        <w:tc>
          <w:tcPr>
            <w:tcW w:w="1761" w:type="dxa"/>
            <w:vMerge/>
            <w:vAlign w:val="center"/>
          </w:tcPr>
          <w:p w14:paraId="277989EE" w14:textId="77777777" w:rsidR="001958F3" w:rsidRPr="00D55A0E" w:rsidRDefault="001958F3" w:rsidP="001958F3">
            <w:pPr>
              <w:pStyle w:val="Caption"/>
              <w:jc w:val="center"/>
              <w:rPr>
                <w:ins w:id="276" w:author="Maia Kapur" w:date="2019-04-05T08:14:00Z"/>
                <w:b/>
              </w:rPr>
            </w:pPr>
          </w:p>
        </w:tc>
        <w:tc>
          <w:tcPr>
            <w:tcW w:w="1479" w:type="dxa"/>
            <w:vMerge w:val="restart"/>
            <w:vAlign w:val="center"/>
          </w:tcPr>
          <w:p w14:paraId="7CAD3418" w14:textId="77777777" w:rsidR="001958F3" w:rsidRPr="00D55A0E" w:rsidRDefault="001958F3" w:rsidP="001958F3">
            <w:pPr>
              <w:pStyle w:val="Caption"/>
              <w:jc w:val="center"/>
              <w:rPr>
                <w:ins w:id="277" w:author="Maia Kapur" w:date="2019-04-05T08:14:00Z"/>
                <w:b/>
              </w:rPr>
            </w:pPr>
            <w:ins w:id="278" w:author="Maia Kapur" w:date="2019-04-05T08:14:00Z">
              <w:r w:rsidRPr="00D55A0E">
                <w:rPr>
                  <w:b/>
                </w:rPr>
                <w:t xml:space="preserve">M </w:t>
              </w:r>
            </w:ins>
          </w:p>
        </w:tc>
        <w:tc>
          <w:tcPr>
            <w:tcW w:w="1479" w:type="dxa"/>
            <w:vMerge w:val="restart"/>
            <w:vAlign w:val="center"/>
          </w:tcPr>
          <w:p w14:paraId="1BB4653F" w14:textId="77777777" w:rsidR="001958F3" w:rsidRPr="00D55A0E" w:rsidRDefault="001958F3" w:rsidP="001958F3">
            <w:pPr>
              <w:pStyle w:val="Caption"/>
              <w:jc w:val="center"/>
              <w:rPr>
                <w:ins w:id="279" w:author="Maia Kapur" w:date="2019-04-05T08:14:00Z"/>
                <w:b/>
              </w:rPr>
            </w:pPr>
            <w:ins w:id="280" w:author="Maia Kapur" w:date="2019-04-05T08:14:00Z">
              <w:r>
                <w:rPr>
                  <w:b/>
                </w:rPr>
                <w:t>F</w:t>
              </w:r>
            </w:ins>
          </w:p>
        </w:tc>
        <w:tc>
          <w:tcPr>
            <w:tcW w:w="2072" w:type="dxa"/>
            <w:gridSpan w:val="2"/>
            <w:vAlign w:val="center"/>
          </w:tcPr>
          <w:p w14:paraId="729CE458" w14:textId="6EEA2EFA" w:rsidR="001958F3" w:rsidRPr="00D55A0E" w:rsidRDefault="00D12C60" w:rsidP="001958F3">
            <w:pPr>
              <w:pStyle w:val="Caption"/>
              <w:jc w:val="center"/>
              <w:rPr>
                <w:ins w:id="281" w:author="Maia Kapur" w:date="2019-04-05T08:14:00Z"/>
                <w:b/>
              </w:rPr>
            </w:pPr>
            <w:ins w:id="282" w:author="Maia Kapur" w:date="2019-04-05T08:14:00Z">
              <w:r w:rsidRPr="00D55A0E">
                <w:rPr>
                  <w:b/>
                </w:rPr>
                <w:t>L</w:t>
              </w:r>
              <w:r w:rsidRPr="00D55A0E">
                <w:rPr>
                  <w:b/>
                  <w:vertAlign w:val="subscript"/>
                </w:rPr>
                <w:t>∞</w:t>
              </w:r>
            </w:ins>
            <w:r>
              <w:rPr>
                <w:b/>
                <w:vertAlign w:val="subscript"/>
              </w:rPr>
              <w:t xml:space="preserve"> </w:t>
            </w:r>
            <w:r>
              <w:rPr>
                <w:b/>
              </w:rPr>
              <w:t>(cm)</w:t>
            </w:r>
          </w:p>
        </w:tc>
        <w:tc>
          <w:tcPr>
            <w:tcW w:w="2554" w:type="dxa"/>
            <w:gridSpan w:val="2"/>
            <w:vAlign w:val="center"/>
          </w:tcPr>
          <w:p w14:paraId="07F10898" w14:textId="3997B638" w:rsidR="001958F3" w:rsidRPr="00707C59" w:rsidRDefault="00707C59" w:rsidP="001958F3">
            <w:pPr>
              <w:pStyle w:val="Caption"/>
              <w:jc w:val="center"/>
              <w:rPr>
                <w:ins w:id="283" w:author="Maia Kapur" w:date="2019-04-05T08:14:00Z"/>
                <w:b/>
                <w:i/>
              </w:rPr>
            </w:pPr>
            <w:r>
              <w:rPr>
                <w:b/>
                <w:i/>
              </w:rPr>
              <w:t>k</w:t>
            </w:r>
          </w:p>
        </w:tc>
        <w:tc>
          <w:tcPr>
            <w:tcW w:w="2204" w:type="dxa"/>
            <w:gridSpan w:val="2"/>
            <w:vAlign w:val="center"/>
          </w:tcPr>
          <w:p w14:paraId="44E3762D" w14:textId="77777777" w:rsidR="001958F3" w:rsidRPr="00D55A0E" w:rsidRDefault="001958F3" w:rsidP="001958F3">
            <w:pPr>
              <w:pStyle w:val="Caption"/>
              <w:jc w:val="center"/>
              <w:rPr>
                <w:ins w:id="284" w:author="Maia Kapur" w:date="2019-04-05T08:14:00Z"/>
                <w:b/>
              </w:rPr>
            </w:pPr>
            <w:ins w:id="285" w:author="Maia Kapur" w:date="2019-04-05T08:14:00Z">
              <w:r>
                <w:rPr>
                  <w:b/>
                </w:rPr>
                <w:t>t</w:t>
              </w:r>
              <w:r w:rsidRPr="00707C59">
                <w:rPr>
                  <w:b/>
                  <w:vertAlign w:val="subscript"/>
                </w:rPr>
                <w:t>0</w:t>
              </w:r>
              <w:r w:rsidRPr="00D55A0E">
                <w:rPr>
                  <w:b/>
                </w:rPr>
                <w:t xml:space="preserve"> (years)</w:t>
              </w:r>
            </w:ins>
          </w:p>
        </w:tc>
      </w:tr>
      <w:tr w:rsidR="001958F3" w14:paraId="3AADFD79" w14:textId="77777777" w:rsidTr="001958F3">
        <w:trPr>
          <w:trHeight w:val="258"/>
          <w:ins w:id="286" w:author="Maia Kapur" w:date="2019-04-05T08:14:00Z"/>
        </w:trPr>
        <w:tc>
          <w:tcPr>
            <w:tcW w:w="2827" w:type="dxa"/>
            <w:vMerge/>
            <w:vAlign w:val="center"/>
          </w:tcPr>
          <w:p w14:paraId="75483BF4" w14:textId="77777777" w:rsidR="001958F3" w:rsidRPr="00D55A0E" w:rsidRDefault="001958F3" w:rsidP="001958F3">
            <w:pPr>
              <w:pStyle w:val="Caption"/>
              <w:jc w:val="center"/>
              <w:rPr>
                <w:ins w:id="287" w:author="Maia Kapur" w:date="2019-04-05T08:14:00Z"/>
                <w:b/>
              </w:rPr>
            </w:pPr>
          </w:p>
        </w:tc>
        <w:tc>
          <w:tcPr>
            <w:tcW w:w="1761" w:type="dxa"/>
            <w:vMerge/>
            <w:vAlign w:val="center"/>
          </w:tcPr>
          <w:p w14:paraId="6F30FF77" w14:textId="77777777" w:rsidR="001958F3" w:rsidRPr="00D55A0E" w:rsidRDefault="001958F3" w:rsidP="001958F3">
            <w:pPr>
              <w:pStyle w:val="Caption"/>
              <w:jc w:val="center"/>
              <w:rPr>
                <w:ins w:id="288" w:author="Maia Kapur" w:date="2019-04-05T08:14:00Z"/>
                <w:b/>
              </w:rPr>
            </w:pPr>
          </w:p>
        </w:tc>
        <w:tc>
          <w:tcPr>
            <w:tcW w:w="1479" w:type="dxa"/>
            <w:vMerge/>
            <w:vAlign w:val="center"/>
          </w:tcPr>
          <w:p w14:paraId="45C573F0" w14:textId="77777777" w:rsidR="001958F3" w:rsidRPr="00D55A0E" w:rsidRDefault="001958F3" w:rsidP="001958F3">
            <w:pPr>
              <w:pStyle w:val="Caption"/>
              <w:jc w:val="center"/>
              <w:rPr>
                <w:ins w:id="289" w:author="Maia Kapur" w:date="2019-04-05T08:14:00Z"/>
                <w:b/>
              </w:rPr>
            </w:pPr>
          </w:p>
        </w:tc>
        <w:tc>
          <w:tcPr>
            <w:tcW w:w="1479" w:type="dxa"/>
            <w:vMerge/>
            <w:vAlign w:val="center"/>
          </w:tcPr>
          <w:p w14:paraId="42FD93D5" w14:textId="77777777" w:rsidR="001958F3" w:rsidRPr="00D55A0E" w:rsidRDefault="001958F3" w:rsidP="001958F3">
            <w:pPr>
              <w:pStyle w:val="Caption"/>
              <w:jc w:val="center"/>
              <w:rPr>
                <w:ins w:id="290" w:author="Maia Kapur" w:date="2019-04-05T08:14:00Z"/>
                <w:b/>
              </w:rPr>
            </w:pPr>
          </w:p>
        </w:tc>
        <w:tc>
          <w:tcPr>
            <w:tcW w:w="1084" w:type="dxa"/>
            <w:vAlign w:val="center"/>
          </w:tcPr>
          <w:p w14:paraId="151D1D76" w14:textId="77777777" w:rsidR="001958F3" w:rsidRPr="00D55A0E" w:rsidRDefault="001958F3" w:rsidP="001958F3">
            <w:pPr>
              <w:pStyle w:val="Caption"/>
              <w:jc w:val="center"/>
              <w:rPr>
                <w:ins w:id="291" w:author="Maia Kapur" w:date="2019-04-05T08:14:00Z"/>
                <w:b/>
              </w:rPr>
            </w:pPr>
            <w:ins w:id="292" w:author="Maia Kapur" w:date="2019-04-05T08:14:00Z">
              <w:r w:rsidRPr="00D55A0E">
                <w:rPr>
                  <w:b/>
                </w:rPr>
                <w:t>M</w:t>
              </w:r>
            </w:ins>
          </w:p>
        </w:tc>
        <w:tc>
          <w:tcPr>
            <w:tcW w:w="987" w:type="dxa"/>
            <w:vAlign w:val="center"/>
          </w:tcPr>
          <w:p w14:paraId="18FFEB7F" w14:textId="77777777" w:rsidR="001958F3" w:rsidRPr="00D55A0E" w:rsidRDefault="001958F3" w:rsidP="001958F3">
            <w:pPr>
              <w:pStyle w:val="Caption"/>
              <w:jc w:val="center"/>
              <w:rPr>
                <w:ins w:id="293" w:author="Maia Kapur" w:date="2019-04-05T08:14:00Z"/>
                <w:b/>
              </w:rPr>
            </w:pPr>
            <w:ins w:id="294" w:author="Maia Kapur" w:date="2019-04-05T08:14:00Z">
              <w:r w:rsidRPr="00D55A0E">
                <w:rPr>
                  <w:b/>
                </w:rPr>
                <w:t>F</w:t>
              </w:r>
            </w:ins>
          </w:p>
        </w:tc>
        <w:tc>
          <w:tcPr>
            <w:tcW w:w="1276" w:type="dxa"/>
            <w:vAlign w:val="center"/>
          </w:tcPr>
          <w:p w14:paraId="2CFA2062" w14:textId="77777777" w:rsidR="001958F3" w:rsidRPr="00D55A0E" w:rsidRDefault="001958F3" w:rsidP="001958F3">
            <w:pPr>
              <w:pStyle w:val="Caption"/>
              <w:jc w:val="center"/>
              <w:rPr>
                <w:ins w:id="295" w:author="Maia Kapur" w:date="2019-04-05T08:14:00Z"/>
                <w:b/>
              </w:rPr>
            </w:pPr>
            <w:ins w:id="296" w:author="Maia Kapur" w:date="2019-04-05T08:14:00Z">
              <w:r w:rsidRPr="00D55A0E">
                <w:rPr>
                  <w:b/>
                </w:rPr>
                <w:t>M</w:t>
              </w:r>
            </w:ins>
          </w:p>
        </w:tc>
        <w:tc>
          <w:tcPr>
            <w:tcW w:w="1278" w:type="dxa"/>
            <w:vAlign w:val="center"/>
          </w:tcPr>
          <w:p w14:paraId="12B920C1" w14:textId="77777777" w:rsidR="001958F3" w:rsidRPr="00D55A0E" w:rsidRDefault="001958F3" w:rsidP="001958F3">
            <w:pPr>
              <w:pStyle w:val="Caption"/>
              <w:jc w:val="center"/>
              <w:rPr>
                <w:ins w:id="297" w:author="Maia Kapur" w:date="2019-04-05T08:14:00Z"/>
                <w:b/>
              </w:rPr>
            </w:pPr>
            <w:ins w:id="298" w:author="Maia Kapur" w:date="2019-04-05T08:14:00Z">
              <w:r w:rsidRPr="00D55A0E">
                <w:rPr>
                  <w:b/>
                </w:rPr>
                <w:t>F</w:t>
              </w:r>
            </w:ins>
          </w:p>
        </w:tc>
        <w:tc>
          <w:tcPr>
            <w:tcW w:w="1102" w:type="dxa"/>
            <w:vAlign w:val="center"/>
          </w:tcPr>
          <w:p w14:paraId="632A34B9" w14:textId="77777777" w:rsidR="001958F3" w:rsidRPr="00D55A0E" w:rsidRDefault="001958F3" w:rsidP="001958F3">
            <w:pPr>
              <w:pStyle w:val="Caption"/>
              <w:jc w:val="center"/>
              <w:rPr>
                <w:ins w:id="299" w:author="Maia Kapur" w:date="2019-04-05T08:14:00Z"/>
                <w:b/>
              </w:rPr>
            </w:pPr>
            <w:ins w:id="300" w:author="Maia Kapur" w:date="2019-04-05T08:14:00Z">
              <w:r w:rsidRPr="00D55A0E">
                <w:rPr>
                  <w:b/>
                </w:rPr>
                <w:t>M</w:t>
              </w:r>
            </w:ins>
          </w:p>
        </w:tc>
        <w:tc>
          <w:tcPr>
            <w:tcW w:w="1102" w:type="dxa"/>
            <w:vAlign w:val="center"/>
          </w:tcPr>
          <w:p w14:paraId="65358847" w14:textId="77777777" w:rsidR="001958F3" w:rsidRPr="00D55A0E" w:rsidRDefault="001958F3" w:rsidP="001958F3">
            <w:pPr>
              <w:pStyle w:val="Caption"/>
              <w:jc w:val="center"/>
              <w:rPr>
                <w:ins w:id="301" w:author="Maia Kapur" w:date="2019-04-05T08:14:00Z"/>
                <w:b/>
              </w:rPr>
            </w:pPr>
            <w:ins w:id="302" w:author="Maia Kapur" w:date="2019-04-05T08:14:00Z">
              <w:r w:rsidRPr="00D55A0E">
                <w:rPr>
                  <w:b/>
                </w:rPr>
                <w:t>F</w:t>
              </w:r>
            </w:ins>
          </w:p>
        </w:tc>
      </w:tr>
      <w:tr w:rsidR="001958F3" w14:paraId="741C4D95" w14:textId="77777777" w:rsidTr="001958F3">
        <w:trPr>
          <w:trHeight w:val="1300"/>
          <w:ins w:id="303" w:author="Maia Kapur" w:date="2019-04-05T08:14:00Z"/>
        </w:trPr>
        <w:tc>
          <w:tcPr>
            <w:tcW w:w="2827" w:type="dxa"/>
            <w:vAlign w:val="center"/>
          </w:tcPr>
          <w:p w14:paraId="3FE1D25D" w14:textId="77777777" w:rsidR="001958F3" w:rsidRDefault="001958F3" w:rsidP="001958F3">
            <w:pPr>
              <w:pStyle w:val="Caption"/>
              <w:rPr>
                <w:ins w:id="304" w:author="Maia Kapur" w:date="2019-04-05T08:14:00Z"/>
              </w:rPr>
            </w:pPr>
            <w:ins w:id="305" w:author="Maia Kapur" w:date="2019-04-05T08:14:00Z">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ins>
          </w:p>
        </w:tc>
        <w:tc>
          <w:tcPr>
            <w:tcW w:w="1761" w:type="dxa"/>
          </w:tcPr>
          <w:p w14:paraId="55501798" w14:textId="77777777" w:rsidR="001958F3" w:rsidRDefault="001958F3" w:rsidP="001958F3">
            <w:pPr>
              <w:pStyle w:val="Caption"/>
              <w:rPr>
                <w:ins w:id="306" w:author="Maia Kapur" w:date="2019-04-05T08:14:00Z"/>
              </w:rPr>
            </w:pPr>
            <w:ins w:id="307" w:author="Maia Kapur" w:date="2019-04-05T08:14:00Z">
              <w:r>
                <w:t>Trawl on chartered commercial fishing vessels</w:t>
              </w:r>
            </w:ins>
          </w:p>
        </w:tc>
        <w:tc>
          <w:tcPr>
            <w:tcW w:w="1479" w:type="dxa"/>
            <w:vAlign w:val="center"/>
          </w:tcPr>
          <w:p w14:paraId="7CA60BF0" w14:textId="77777777" w:rsidR="001958F3" w:rsidRDefault="001958F3" w:rsidP="001958F3">
            <w:pPr>
              <w:pStyle w:val="Caption"/>
              <w:rPr>
                <w:ins w:id="308" w:author="Maia Kapur" w:date="2019-04-05T08:14:00Z"/>
              </w:rPr>
            </w:pPr>
            <w:ins w:id="309" w:author="Maia Kapur" w:date="2019-04-05T08:14:00Z">
              <w:r>
                <w:t>7778</w:t>
              </w:r>
            </w:ins>
          </w:p>
        </w:tc>
        <w:tc>
          <w:tcPr>
            <w:tcW w:w="1479" w:type="dxa"/>
            <w:vAlign w:val="center"/>
          </w:tcPr>
          <w:p w14:paraId="092501B5" w14:textId="77777777" w:rsidR="001958F3" w:rsidRDefault="001958F3" w:rsidP="001958F3">
            <w:pPr>
              <w:pStyle w:val="Caption"/>
              <w:rPr>
                <w:ins w:id="310" w:author="Maia Kapur" w:date="2019-04-05T08:14:00Z"/>
              </w:rPr>
            </w:pPr>
            <w:ins w:id="311" w:author="Maia Kapur" w:date="2019-04-05T08:14:00Z">
              <w:r>
                <w:t>7222</w:t>
              </w:r>
            </w:ins>
          </w:p>
        </w:tc>
        <w:tc>
          <w:tcPr>
            <w:tcW w:w="1084" w:type="dxa"/>
            <w:vAlign w:val="center"/>
          </w:tcPr>
          <w:p w14:paraId="6BBF389F" w14:textId="77777777" w:rsidR="001958F3" w:rsidRDefault="001958F3" w:rsidP="001958F3">
            <w:pPr>
              <w:pStyle w:val="Caption"/>
              <w:rPr>
                <w:ins w:id="312" w:author="Maia Kapur" w:date="2019-04-05T08:14:00Z"/>
              </w:rPr>
            </w:pPr>
            <w:ins w:id="313" w:author="Maia Kapur" w:date="2019-04-05T08:14:00Z">
              <w:r>
                <w:t>57</w:t>
              </w:r>
            </w:ins>
          </w:p>
        </w:tc>
        <w:tc>
          <w:tcPr>
            <w:tcW w:w="987" w:type="dxa"/>
            <w:vAlign w:val="center"/>
          </w:tcPr>
          <w:p w14:paraId="21EC0AA0" w14:textId="77777777" w:rsidR="001958F3" w:rsidRDefault="001958F3" w:rsidP="001958F3">
            <w:pPr>
              <w:pStyle w:val="Caption"/>
              <w:rPr>
                <w:ins w:id="314" w:author="Maia Kapur" w:date="2019-04-05T08:14:00Z"/>
              </w:rPr>
            </w:pPr>
            <w:ins w:id="315" w:author="Maia Kapur" w:date="2019-04-05T08:14:00Z">
              <w:r>
                <w:t>64</w:t>
              </w:r>
            </w:ins>
          </w:p>
        </w:tc>
        <w:tc>
          <w:tcPr>
            <w:tcW w:w="1276" w:type="dxa"/>
            <w:vAlign w:val="center"/>
          </w:tcPr>
          <w:p w14:paraId="77604E19" w14:textId="77777777" w:rsidR="001958F3" w:rsidRDefault="001958F3" w:rsidP="001958F3">
            <w:pPr>
              <w:pStyle w:val="Caption"/>
              <w:rPr>
                <w:ins w:id="316" w:author="Maia Kapur" w:date="2019-04-05T08:14:00Z"/>
              </w:rPr>
            </w:pPr>
            <w:ins w:id="317" w:author="Maia Kapur" w:date="2019-04-05T08:14:00Z">
              <w:r>
                <w:t>0.41</w:t>
              </w:r>
            </w:ins>
          </w:p>
        </w:tc>
        <w:tc>
          <w:tcPr>
            <w:tcW w:w="1278" w:type="dxa"/>
            <w:vAlign w:val="center"/>
          </w:tcPr>
          <w:p w14:paraId="44A11B34" w14:textId="77777777" w:rsidR="001958F3" w:rsidRDefault="001958F3" w:rsidP="001958F3">
            <w:pPr>
              <w:pStyle w:val="Caption"/>
              <w:rPr>
                <w:ins w:id="318" w:author="Maia Kapur" w:date="2019-04-05T08:14:00Z"/>
              </w:rPr>
            </w:pPr>
            <w:ins w:id="319" w:author="Maia Kapur" w:date="2019-04-05T08:14:00Z">
              <w:r>
                <w:t>0.32</w:t>
              </w:r>
            </w:ins>
          </w:p>
        </w:tc>
        <w:tc>
          <w:tcPr>
            <w:tcW w:w="1102" w:type="dxa"/>
            <w:vAlign w:val="center"/>
          </w:tcPr>
          <w:p w14:paraId="739D791F" w14:textId="77777777" w:rsidR="001958F3" w:rsidRDefault="001958F3" w:rsidP="001958F3">
            <w:pPr>
              <w:pStyle w:val="Caption"/>
              <w:rPr>
                <w:ins w:id="320" w:author="Maia Kapur" w:date="2019-04-05T08:14:00Z"/>
              </w:rPr>
            </w:pPr>
            <w:ins w:id="321" w:author="Maia Kapur" w:date="2019-04-05T08:14:00Z">
              <w:r>
                <w:t>0 (fixed)</w:t>
              </w:r>
            </w:ins>
          </w:p>
        </w:tc>
        <w:tc>
          <w:tcPr>
            <w:tcW w:w="1102" w:type="dxa"/>
            <w:vAlign w:val="center"/>
          </w:tcPr>
          <w:p w14:paraId="7B3C954A" w14:textId="77777777" w:rsidR="001958F3" w:rsidRDefault="001958F3" w:rsidP="001958F3">
            <w:pPr>
              <w:pStyle w:val="Caption"/>
              <w:rPr>
                <w:ins w:id="322" w:author="Maia Kapur" w:date="2019-04-05T08:14:00Z"/>
              </w:rPr>
            </w:pPr>
            <w:ins w:id="323" w:author="Maia Kapur" w:date="2019-04-05T08:14:00Z">
              <w:r>
                <w:t>0 (fixed)</w:t>
              </w:r>
            </w:ins>
          </w:p>
        </w:tc>
      </w:tr>
      <w:tr w:rsidR="001958F3" w14:paraId="616A4456" w14:textId="77777777" w:rsidTr="001958F3">
        <w:trPr>
          <w:trHeight w:val="529"/>
          <w:ins w:id="324" w:author="Maia Kapur" w:date="2019-04-05T08:14:00Z"/>
        </w:trPr>
        <w:tc>
          <w:tcPr>
            <w:tcW w:w="2827" w:type="dxa"/>
            <w:vAlign w:val="center"/>
          </w:tcPr>
          <w:p w14:paraId="7CD948AF" w14:textId="77777777" w:rsidR="001958F3" w:rsidRDefault="001958F3" w:rsidP="001958F3">
            <w:pPr>
              <w:pStyle w:val="Caption"/>
              <w:rPr>
                <w:ins w:id="325" w:author="Maia Kapur" w:date="2019-04-05T08:14:00Z"/>
              </w:rPr>
            </w:pPr>
            <w:ins w:id="326" w:author="Maia Kapur" w:date="2019-04-05T08:14:00Z">
              <w:r w:rsidRPr="004906F5">
                <w:t>British Columbia</w:t>
              </w:r>
            </w:ins>
          </w:p>
        </w:tc>
        <w:tc>
          <w:tcPr>
            <w:tcW w:w="1761" w:type="dxa"/>
          </w:tcPr>
          <w:p w14:paraId="36C64FA5" w14:textId="77777777" w:rsidR="001958F3" w:rsidRDefault="001958F3" w:rsidP="001958F3">
            <w:pPr>
              <w:pStyle w:val="Caption"/>
              <w:rPr>
                <w:ins w:id="327" w:author="Maia Kapur" w:date="2019-04-05T08:14:00Z"/>
              </w:rPr>
            </w:pPr>
            <w:ins w:id="328" w:author="Maia Kapur" w:date="2019-04-05T08:14:00Z">
              <w:r>
                <w:t>Stratified trap survey</w:t>
              </w:r>
            </w:ins>
          </w:p>
        </w:tc>
        <w:tc>
          <w:tcPr>
            <w:tcW w:w="1479" w:type="dxa"/>
            <w:vAlign w:val="center"/>
          </w:tcPr>
          <w:p w14:paraId="70EA4055" w14:textId="77777777" w:rsidR="001958F3" w:rsidRDefault="001958F3" w:rsidP="001958F3">
            <w:pPr>
              <w:pStyle w:val="Caption"/>
              <w:rPr>
                <w:ins w:id="329" w:author="Maia Kapur" w:date="2019-04-05T08:14:00Z"/>
              </w:rPr>
            </w:pPr>
            <w:ins w:id="330" w:author="Maia Kapur" w:date="2019-04-05T08:14:00Z">
              <w:r>
                <w:t>6912</w:t>
              </w:r>
            </w:ins>
          </w:p>
        </w:tc>
        <w:tc>
          <w:tcPr>
            <w:tcW w:w="1479" w:type="dxa"/>
            <w:vAlign w:val="center"/>
          </w:tcPr>
          <w:p w14:paraId="65B30373" w14:textId="77777777" w:rsidR="001958F3" w:rsidRDefault="001958F3" w:rsidP="001958F3">
            <w:pPr>
              <w:pStyle w:val="Caption"/>
              <w:rPr>
                <w:ins w:id="331" w:author="Maia Kapur" w:date="2019-04-05T08:14:00Z"/>
              </w:rPr>
            </w:pPr>
            <w:ins w:id="332" w:author="Maia Kapur" w:date="2019-04-05T08:14:00Z">
              <w:r>
                <w:t>8088</w:t>
              </w:r>
            </w:ins>
          </w:p>
        </w:tc>
        <w:tc>
          <w:tcPr>
            <w:tcW w:w="1084" w:type="dxa"/>
            <w:vAlign w:val="center"/>
          </w:tcPr>
          <w:p w14:paraId="1F98354F" w14:textId="77777777" w:rsidR="001958F3" w:rsidRDefault="001958F3" w:rsidP="001958F3">
            <w:pPr>
              <w:pStyle w:val="Caption"/>
              <w:rPr>
                <w:ins w:id="333" w:author="Maia Kapur" w:date="2019-04-05T08:14:00Z"/>
              </w:rPr>
            </w:pPr>
            <w:ins w:id="334" w:author="Maia Kapur" w:date="2019-04-05T08:14:00Z">
              <w:r>
                <w:t>68.99</w:t>
              </w:r>
            </w:ins>
          </w:p>
        </w:tc>
        <w:tc>
          <w:tcPr>
            <w:tcW w:w="987" w:type="dxa"/>
            <w:vAlign w:val="center"/>
          </w:tcPr>
          <w:p w14:paraId="2D41EC12" w14:textId="77777777" w:rsidR="001958F3" w:rsidRDefault="001958F3" w:rsidP="001958F3">
            <w:pPr>
              <w:pStyle w:val="Caption"/>
              <w:rPr>
                <w:ins w:id="335" w:author="Maia Kapur" w:date="2019-04-05T08:14:00Z"/>
              </w:rPr>
            </w:pPr>
            <w:ins w:id="336" w:author="Maia Kapur" w:date="2019-04-05T08:14:00Z">
              <w:r>
                <w:t>72.00</w:t>
              </w:r>
            </w:ins>
          </w:p>
        </w:tc>
        <w:tc>
          <w:tcPr>
            <w:tcW w:w="1276" w:type="dxa"/>
            <w:vAlign w:val="center"/>
          </w:tcPr>
          <w:p w14:paraId="550A363F" w14:textId="77777777" w:rsidR="001958F3" w:rsidRDefault="001958F3" w:rsidP="001958F3">
            <w:pPr>
              <w:pStyle w:val="Caption"/>
              <w:rPr>
                <w:ins w:id="337" w:author="Maia Kapur" w:date="2019-04-05T08:14:00Z"/>
              </w:rPr>
            </w:pPr>
            <w:ins w:id="338" w:author="Maia Kapur" w:date="2019-04-05T08:14:00Z">
              <w:r>
                <w:t>0.29</w:t>
              </w:r>
            </w:ins>
          </w:p>
        </w:tc>
        <w:tc>
          <w:tcPr>
            <w:tcW w:w="1278" w:type="dxa"/>
            <w:vAlign w:val="center"/>
          </w:tcPr>
          <w:p w14:paraId="03CFE236" w14:textId="77777777" w:rsidR="001958F3" w:rsidRDefault="001958F3" w:rsidP="001958F3">
            <w:pPr>
              <w:pStyle w:val="Caption"/>
              <w:rPr>
                <w:ins w:id="339" w:author="Maia Kapur" w:date="2019-04-05T08:14:00Z"/>
              </w:rPr>
            </w:pPr>
            <w:ins w:id="340" w:author="Maia Kapur" w:date="2019-04-05T08:14:00Z">
              <w:r>
                <w:t>0.25</w:t>
              </w:r>
            </w:ins>
          </w:p>
        </w:tc>
        <w:tc>
          <w:tcPr>
            <w:tcW w:w="1102" w:type="dxa"/>
            <w:vAlign w:val="center"/>
          </w:tcPr>
          <w:p w14:paraId="5925E47E" w14:textId="77777777" w:rsidR="001958F3" w:rsidRDefault="001958F3" w:rsidP="001958F3">
            <w:pPr>
              <w:pStyle w:val="Caption"/>
              <w:rPr>
                <w:ins w:id="341" w:author="Maia Kapur" w:date="2019-04-05T08:14:00Z"/>
              </w:rPr>
            </w:pPr>
            <w:ins w:id="342" w:author="Maia Kapur" w:date="2019-04-05T08:14:00Z">
              <w:r>
                <w:t>32.50</w:t>
              </w:r>
            </w:ins>
          </w:p>
        </w:tc>
        <w:tc>
          <w:tcPr>
            <w:tcW w:w="1102" w:type="dxa"/>
            <w:vAlign w:val="center"/>
          </w:tcPr>
          <w:p w14:paraId="1DBB9C6D" w14:textId="77777777" w:rsidR="001958F3" w:rsidRDefault="001958F3" w:rsidP="001958F3">
            <w:pPr>
              <w:pStyle w:val="Caption"/>
              <w:rPr>
                <w:ins w:id="343" w:author="Maia Kapur" w:date="2019-04-05T08:14:00Z"/>
              </w:rPr>
            </w:pPr>
            <w:ins w:id="344" w:author="Maia Kapur" w:date="2019-04-05T08:14:00Z">
              <w:r>
                <w:t>32.50</w:t>
              </w:r>
            </w:ins>
          </w:p>
        </w:tc>
      </w:tr>
      <w:tr w:rsidR="001958F3" w14:paraId="54895102" w14:textId="77777777" w:rsidTr="001958F3">
        <w:trPr>
          <w:trHeight w:val="1289"/>
          <w:ins w:id="345" w:author="Maia Kapur" w:date="2019-04-05T08:14:00Z"/>
        </w:trPr>
        <w:tc>
          <w:tcPr>
            <w:tcW w:w="2827" w:type="dxa"/>
            <w:vAlign w:val="center"/>
          </w:tcPr>
          <w:p w14:paraId="44CC94F9" w14:textId="77777777" w:rsidR="001958F3" w:rsidRDefault="001958F3" w:rsidP="001958F3">
            <w:pPr>
              <w:pStyle w:val="Caption"/>
              <w:rPr>
                <w:ins w:id="346" w:author="Maia Kapur" w:date="2019-04-05T08:14:00Z"/>
              </w:rPr>
            </w:pPr>
            <w:ins w:id="347" w:author="Maia Kapur" w:date="2019-04-05T08:14:00Z">
              <w:r w:rsidRPr="004906F5">
                <w:t>Alaska</w:t>
              </w:r>
              <w:r>
                <w:t xml:space="preserve"> Federal </w:t>
              </w:r>
              <w:r>
                <w:fldChar w:fldCharType="begin" w:fldLock="1"/>
              </w:r>
              <w:r>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ins>
          </w:p>
        </w:tc>
        <w:tc>
          <w:tcPr>
            <w:tcW w:w="1761" w:type="dxa"/>
          </w:tcPr>
          <w:p w14:paraId="777BE65A" w14:textId="77777777" w:rsidR="001958F3" w:rsidRDefault="001958F3" w:rsidP="001958F3">
            <w:pPr>
              <w:pStyle w:val="Caption"/>
              <w:rPr>
                <w:ins w:id="348" w:author="Maia Kapur" w:date="2019-04-05T08:14:00Z"/>
              </w:rPr>
            </w:pPr>
            <w:ins w:id="349" w:author="Maia Kapur" w:date="2019-04-05T08:14:00Z">
              <w:r>
                <w:t>Longline on chartered commercial fishing vessels</w:t>
              </w:r>
            </w:ins>
          </w:p>
        </w:tc>
        <w:tc>
          <w:tcPr>
            <w:tcW w:w="1479" w:type="dxa"/>
            <w:vAlign w:val="center"/>
          </w:tcPr>
          <w:p w14:paraId="6740F8FD" w14:textId="77777777" w:rsidR="001958F3" w:rsidRDefault="001958F3" w:rsidP="001958F3">
            <w:pPr>
              <w:pStyle w:val="Caption"/>
              <w:rPr>
                <w:ins w:id="350" w:author="Maia Kapur" w:date="2019-04-05T08:14:00Z"/>
              </w:rPr>
            </w:pPr>
            <w:ins w:id="351" w:author="Maia Kapur" w:date="2019-04-05T08:14:00Z">
              <w:r>
                <w:t>6818</w:t>
              </w:r>
            </w:ins>
          </w:p>
        </w:tc>
        <w:tc>
          <w:tcPr>
            <w:tcW w:w="1479" w:type="dxa"/>
            <w:vAlign w:val="center"/>
          </w:tcPr>
          <w:p w14:paraId="429CEA23" w14:textId="77777777" w:rsidR="001958F3" w:rsidRDefault="001958F3" w:rsidP="001958F3">
            <w:pPr>
              <w:pStyle w:val="Caption"/>
              <w:rPr>
                <w:ins w:id="352" w:author="Maia Kapur" w:date="2019-04-05T08:14:00Z"/>
              </w:rPr>
            </w:pPr>
            <w:ins w:id="353" w:author="Maia Kapur" w:date="2019-04-05T08:14:00Z">
              <w:r>
                <w:t>8182</w:t>
              </w:r>
            </w:ins>
          </w:p>
        </w:tc>
        <w:tc>
          <w:tcPr>
            <w:tcW w:w="1084" w:type="dxa"/>
            <w:vAlign w:val="center"/>
          </w:tcPr>
          <w:p w14:paraId="18CF0D98" w14:textId="77777777" w:rsidR="001958F3" w:rsidRDefault="001958F3" w:rsidP="001958F3">
            <w:pPr>
              <w:pStyle w:val="Caption"/>
              <w:rPr>
                <w:ins w:id="354" w:author="Maia Kapur" w:date="2019-04-05T08:14:00Z"/>
              </w:rPr>
            </w:pPr>
            <w:ins w:id="355" w:author="Maia Kapur" w:date="2019-04-05T08:14:00Z">
              <w:r>
                <w:t>*67.8</w:t>
              </w:r>
            </w:ins>
          </w:p>
          <w:p w14:paraId="5A4941A1" w14:textId="77777777" w:rsidR="001958F3" w:rsidRPr="00E2026F" w:rsidRDefault="001958F3" w:rsidP="001958F3">
            <w:pPr>
              <w:rPr>
                <w:ins w:id="356" w:author="Maia Kapur" w:date="2019-04-05T08:14:00Z"/>
              </w:rPr>
            </w:pPr>
            <w:ins w:id="357" w:author="Maia Kapur" w:date="2019-04-05T08:14:00Z">
              <w:r>
                <w:t>⁑65.3</w:t>
              </w:r>
            </w:ins>
          </w:p>
        </w:tc>
        <w:tc>
          <w:tcPr>
            <w:tcW w:w="987" w:type="dxa"/>
            <w:vAlign w:val="center"/>
          </w:tcPr>
          <w:p w14:paraId="4767AD48" w14:textId="77777777" w:rsidR="001958F3" w:rsidRDefault="001958F3" w:rsidP="001958F3">
            <w:pPr>
              <w:pStyle w:val="Caption"/>
              <w:rPr>
                <w:ins w:id="358" w:author="Maia Kapur" w:date="2019-04-05T08:14:00Z"/>
              </w:rPr>
            </w:pPr>
            <w:ins w:id="359" w:author="Maia Kapur" w:date="2019-04-05T08:14:00Z">
              <w:r>
                <w:t>*80.2</w:t>
              </w:r>
            </w:ins>
          </w:p>
          <w:p w14:paraId="6F6F7D4B" w14:textId="77777777" w:rsidR="001958F3" w:rsidRPr="00E2026F" w:rsidRDefault="001958F3" w:rsidP="001958F3">
            <w:pPr>
              <w:rPr>
                <w:ins w:id="360" w:author="Maia Kapur" w:date="2019-04-05T08:14:00Z"/>
              </w:rPr>
            </w:pPr>
            <w:ins w:id="361" w:author="Maia Kapur" w:date="2019-04-05T08:14:00Z">
              <w:r>
                <w:t>⁑75.6</w:t>
              </w:r>
            </w:ins>
          </w:p>
        </w:tc>
        <w:tc>
          <w:tcPr>
            <w:tcW w:w="1276" w:type="dxa"/>
            <w:vAlign w:val="center"/>
          </w:tcPr>
          <w:p w14:paraId="232693CB" w14:textId="77777777" w:rsidR="001958F3" w:rsidRDefault="001958F3" w:rsidP="001958F3">
            <w:pPr>
              <w:pStyle w:val="Caption"/>
              <w:rPr>
                <w:ins w:id="362" w:author="Maia Kapur" w:date="2019-04-05T08:14:00Z"/>
              </w:rPr>
            </w:pPr>
            <w:ins w:id="363" w:author="Maia Kapur" w:date="2019-04-05T08:14:00Z">
              <w:r>
                <w:t>*0.29</w:t>
              </w:r>
            </w:ins>
          </w:p>
          <w:p w14:paraId="1A009BCE" w14:textId="77777777" w:rsidR="001958F3" w:rsidRPr="00E2026F" w:rsidRDefault="001958F3" w:rsidP="001958F3">
            <w:pPr>
              <w:rPr>
                <w:ins w:id="364" w:author="Maia Kapur" w:date="2019-04-05T08:14:00Z"/>
              </w:rPr>
            </w:pPr>
            <w:ins w:id="365" w:author="Maia Kapur" w:date="2019-04-05T08:14:00Z">
              <w:r>
                <w:t>⁑0.28</w:t>
              </w:r>
            </w:ins>
          </w:p>
        </w:tc>
        <w:tc>
          <w:tcPr>
            <w:tcW w:w="1278" w:type="dxa"/>
            <w:vAlign w:val="center"/>
          </w:tcPr>
          <w:p w14:paraId="2465E523" w14:textId="77777777" w:rsidR="001958F3" w:rsidRDefault="001958F3" w:rsidP="001958F3">
            <w:pPr>
              <w:pStyle w:val="Caption"/>
              <w:rPr>
                <w:ins w:id="366" w:author="Maia Kapur" w:date="2019-04-05T08:14:00Z"/>
              </w:rPr>
            </w:pPr>
            <w:ins w:id="367" w:author="Maia Kapur" w:date="2019-04-05T08:14:00Z">
              <w:r>
                <w:t>*0.22</w:t>
              </w:r>
            </w:ins>
          </w:p>
          <w:p w14:paraId="74142523" w14:textId="77777777" w:rsidR="001958F3" w:rsidRPr="00E2026F" w:rsidRDefault="001958F3" w:rsidP="001958F3">
            <w:pPr>
              <w:rPr>
                <w:ins w:id="368" w:author="Maia Kapur" w:date="2019-04-05T08:14:00Z"/>
              </w:rPr>
            </w:pPr>
            <w:ins w:id="369" w:author="Maia Kapur" w:date="2019-04-05T08:14:00Z">
              <w:r>
                <w:t>⁑0.21</w:t>
              </w:r>
            </w:ins>
          </w:p>
        </w:tc>
        <w:tc>
          <w:tcPr>
            <w:tcW w:w="1102" w:type="dxa"/>
            <w:vAlign w:val="center"/>
          </w:tcPr>
          <w:p w14:paraId="43E19D1C" w14:textId="77777777" w:rsidR="001958F3" w:rsidRPr="00E2026F" w:rsidRDefault="001958F3" w:rsidP="001958F3">
            <w:pPr>
              <w:pStyle w:val="Caption"/>
              <w:rPr>
                <w:ins w:id="370" w:author="Maia Kapur" w:date="2019-04-05T08:14:00Z"/>
              </w:rPr>
            </w:pPr>
            <w:ins w:id="371" w:author="Maia Kapur" w:date="2019-04-05T08:14:00Z">
              <w:r>
                <w:t>*⁑2.27</w:t>
              </w:r>
            </w:ins>
          </w:p>
        </w:tc>
        <w:tc>
          <w:tcPr>
            <w:tcW w:w="1102" w:type="dxa"/>
            <w:vAlign w:val="center"/>
          </w:tcPr>
          <w:p w14:paraId="41551C81" w14:textId="77777777" w:rsidR="001958F3" w:rsidRDefault="001958F3" w:rsidP="001958F3">
            <w:pPr>
              <w:pStyle w:val="Caption"/>
              <w:rPr>
                <w:ins w:id="372" w:author="Maia Kapur" w:date="2019-04-05T08:14:00Z"/>
              </w:rPr>
            </w:pPr>
            <w:ins w:id="373" w:author="Maia Kapur" w:date="2019-04-05T08:14:00Z">
              <w:r>
                <w:t>*⁑1.95</w:t>
              </w:r>
            </w:ins>
          </w:p>
        </w:tc>
      </w:tr>
    </w:tbl>
    <w:p w14:paraId="515FD6F9" w14:textId="77777777" w:rsidR="001958F3" w:rsidRDefault="001958F3">
      <w:pPr>
        <w:pStyle w:val="Caption"/>
        <w:spacing w:line="360" w:lineRule="auto"/>
      </w:pPr>
      <w:bookmarkStart w:id="374" w:name="_Ref525720559"/>
    </w:p>
    <w:p w14:paraId="7AE28D7B" w14:textId="5F82FCB1" w:rsidR="00416528" w:rsidRDefault="00B94D25">
      <w:pPr>
        <w:pStyle w:val="Caption"/>
        <w:spacing w:line="360" w:lineRule="auto"/>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374"/>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64BCB143" w14:textId="79EAB613" w:rsidR="001958F3" w:rsidRDefault="006610ED">
      <w:pPr>
        <w:pStyle w:val="Caption"/>
        <w:spacing w:line="360" w:lineRule="auto"/>
        <w:rPr>
          <w:ins w:id="375" w:author="Maia Kapur" w:date="2019-04-05T08:13:00Z"/>
        </w:rPr>
        <w:sectPr w:rsidR="001958F3" w:rsidSect="001958F3">
          <w:pgSz w:w="15840" w:h="12240" w:orient="landscape"/>
          <w:pgMar w:top="1440" w:right="1440" w:bottom="1440" w:left="1440" w:header="720" w:footer="720" w:gutter="0"/>
          <w:cols w:space="720"/>
          <w:docGrid w:linePitch="360"/>
        </w:sectPr>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376"/>
      <w:commentRangeStart w:id="377"/>
      <w:commentRangeStart w:id="378"/>
      <w:r w:rsidR="00BE6203" w:rsidRPr="00ED2D44">
        <w:t>here</w:t>
      </w:r>
      <w:commentRangeEnd w:id="376"/>
      <w:r w:rsidR="00C6606C">
        <w:rPr>
          <w:rStyle w:val="CommentReference"/>
          <w:iCs w:val="0"/>
        </w:rPr>
        <w:commentReference w:id="376"/>
      </w:r>
      <w:commentRangeEnd w:id="377"/>
      <w:r w:rsidR="00C6606C">
        <w:rPr>
          <w:rStyle w:val="CommentReference"/>
          <w:iCs w:val="0"/>
        </w:rPr>
        <w:commentReference w:id="377"/>
      </w:r>
      <w:commentRangeEnd w:id="378"/>
      <w:r w:rsidR="001958F3">
        <w:rPr>
          <w:rStyle w:val="CommentReference"/>
          <w:iCs w:val="0"/>
        </w:rPr>
        <w:commentReference w:id="378"/>
      </w:r>
    </w:p>
    <w:p w14:paraId="6C039E4A" w14:textId="77777777" w:rsidR="00F33728" w:rsidRPr="00F33728" w:rsidRDefault="00F33728">
      <w:pPr>
        <w:spacing w:line="360" w:lineRule="auto"/>
      </w:pPr>
    </w:p>
    <w:tbl>
      <w:tblPr>
        <w:tblStyle w:val="TableGrid"/>
        <w:tblW w:w="13337" w:type="dxa"/>
        <w:tblLook w:val="04A0" w:firstRow="1" w:lastRow="0" w:firstColumn="1" w:lastColumn="0" w:noHBand="0" w:noVBand="1"/>
      </w:tblPr>
      <w:tblGrid>
        <w:gridCol w:w="1219"/>
        <w:gridCol w:w="1124"/>
        <w:gridCol w:w="722"/>
        <w:gridCol w:w="752"/>
        <w:gridCol w:w="756"/>
        <w:gridCol w:w="756"/>
        <w:gridCol w:w="867"/>
        <w:gridCol w:w="564"/>
        <w:gridCol w:w="906"/>
        <w:gridCol w:w="869"/>
        <w:gridCol w:w="1210"/>
        <w:gridCol w:w="1187"/>
        <w:gridCol w:w="1210"/>
        <w:gridCol w:w="1187"/>
        <w:gridCol w:w="8"/>
      </w:tblGrid>
      <w:tr w:rsidR="00757002" w14:paraId="5896851C" w14:textId="6B02C8F3" w:rsidTr="007200B4">
        <w:trPr>
          <w:trHeight w:val="1377"/>
        </w:trPr>
        <w:tc>
          <w:tcPr>
            <w:tcW w:w="1229" w:type="dxa"/>
            <w:vMerge w:val="restart"/>
          </w:tcPr>
          <w:p w14:paraId="3F7D7E6B" w14:textId="624B32DA" w:rsidR="006D6165" w:rsidRDefault="006D6165" w:rsidP="00677B4D">
            <w:pPr>
              <w:spacing w:line="360" w:lineRule="auto"/>
              <w:jc w:val="center"/>
            </w:pPr>
            <w:r>
              <w:t>Region</w:t>
            </w:r>
          </w:p>
        </w:tc>
        <w:tc>
          <w:tcPr>
            <w:tcW w:w="1134" w:type="dxa"/>
            <w:vMerge w:val="restart"/>
          </w:tcPr>
          <w:p w14:paraId="5A324D33" w14:textId="24A84343" w:rsidR="006D6165" w:rsidRDefault="006D6165" w:rsidP="00677B4D">
            <w:pPr>
              <w:spacing w:line="360" w:lineRule="auto"/>
              <w:jc w:val="center"/>
            </w:pPr>
            <w:r>
              <w:t>Period</w:t>
            </w:r>
          </w:p>
        </w:tc>
        <w:tc>
          <w:tcPr>
            <w:tcW w:w="1477" w:type="dxa"/>
            <w:gridSpan w:val="2"/>
            <w:vMerge w:val="restart"/>
          </w:tcPr>
          <w:p w14:paraId="1419A7CA" w14:textId="565981E5" w:rsidR="006D6165" w:rsidRDefault="006D6165" w:rsidP="00677B4D">
            <w:pPr>
              <w:spacing w:line="360" w:lineRule="auto"/>
              <w:jc w:val="center"/>
            </w:pPr>
            <w:r>
              <w:t>Sample Size</w:t>
            </w:r>
            <w:r w:rsidR="00EF4D74">
              <w:t xml:space="preserve"> used to fit gam</w:t>
            </w:r>
          </w:p>
        </w:tc>
        <w:tc>
          <w:tcPr>
            <w:tcW w:w="4579" w:type="dxa"/>
            <w:gridSpan w:val="6"/>
          </w:tcPr>
          <w:p w14:paraId="52A6A5F8" w14:textId="02535A08" w:rsidR="006D6165" w:rsidRDefault="006D6165" w:rsidP="00677B4D">
            <w:pPr>
              <w:spacing w:line="360" w:lineRule="auto"/>
              <w:jc w:val="center"/>
            </w:pPr>
            <w:r>
              <w:t>Estimated VGBF Parameters</w:t>
            </w:r>
          </w:p>
        </w:tc>
        <w:tc>
          <w:tcPr>
            <w:tcW w:w="4918" w:type="dxa"/>
            <w:gridSpan w:val="5"/>
          </w:tcPr>
          <w:p w14:paraId="64E40B0F" w14:textId="52B186A0" w:rsidR="006D6165" w:rsidRDefault="006D6165" w:rsidP="00677B4D">
            <w:pPr>
              <w:spacing w:line="360" w:lineRule="auto"/>
              <w:jc w:val="center"/>
            </w:pPr>
            <w:r>
              <w:t>Endpoints of growth curve</w:t>
            </w:r>
          </w:p>
        </w:tc>
      </w:tr>
      <w:tr w:rsidR="007200B4" w14:paraId="19C8D087" w14:textId="1B893729" w:rsidTr="00F93C67">
        <w:trPr>
          <w:gridAfter w:val="1"/>
          <w:wAfter w:w="8" w:type="dxa"/>
          <w:trHeight w:val="488"/>
        </w:trPr>
        <w:tc>
          <w:tcPr>
            <w:tcW w:w="1229" w:type="dxa"/>
            <w:vMerge/>
          </w:tcPr>
          <w:p w14:paraId="217D5A04" w14:textId="1EF03B6C" w:rsidR="007200B4" w:rsidRDefault="007200B4" w:rsidP="00677B4D">
            <w:pPr>
              <w:spacing w:line="360" w:lineRule="auto"/>
              <w:jc w:val="center"/>
            </w:pPr>
          </w:p>
        </w:tc>
        <w:tc>
          <w:tcPr>
            <w:tcW w:w="1134" w:type="dxa"/>
            <w:vMerge/>
          </w:tcPr>
          <w:p w14:paraId="62DA6B5B" w14:textId="4545B9A8" w:rsidR="007200B4" w:rsidRDefault="007200B4" w:rsidP="00677B4D">
            <w:pPr>
              <w:spacing w:line="360" w:lineRule="auto"/>
              <w:jc w:val="center"/>
            </w:pPr>
          </w:p>
        </w:tc>
        <w:tc>
          <w:tcPr>
            <w:tcW w:w="1477" w:type="dxa"/>
            <w:gridSpan w:val="2"/>
            <w:vMerge/>
          </w:tcPr>
          <w:p w14:paraId="2CF795DC" w14:textId="77777777" w:rsidR="007200B4" w:rsidRDefault="007200B4" w:rsidP="00677B4D">
            <w:pPr>
              <w:spacing w:line="360" w:lineRule="auto"/>
              <w:jc w:val="center"/>
            </w:pPr>
          </w:p>
        </w:tc>
        <w:tc>
          <w:tcPr>
            <w:tcW w:w="1324" w:type="dxa"/>
            <w:gridSpan w:val="2"/>
            <w:vAlign w:val="center"/>
          </w:tcPr>
          <w:p w14:paraId="038C79B2" w14:textId="61FC1DBE" w:rsidR="007200B4" w:rsidRPr="007200B4" w:rsidRDefault="007200B4" w:rsidP="00677B4D">
            <w:pPr>
              <w:spacing w:line="360" w:lineRule="auto"/>
              <w:jc w:val="center"/>
            </w:pPr>
            <w:ins w:id="379" w:author="Maia Kapur" w:date="2019-04-05T08:14:00Z">
              <w:r w:rsidRPr="00D55A0E">
                <w:rPr>
                  <w:b/>
                </w:rPr>
                <w:t>L</w:t>
              </w:r>
              <w:r w:rsidRPr="00D55A0E">
                <w:rPr>
                  <w:b/>
                  <w:vertAlign w:val="subscript"/>
                </w:rPr>
                <w:t>∞</w:t>
              </w:r>
            </w:ins>
            <w:r>
              <w:rPr>
                <w:b/>
                <w:vertAlign w:val="subscript"/>
              </w:rPr>
              <w:t xml:space="preserve"> </w:t>
            </w:r>
            <w:r>
              <w:rPr>
                <w:b/>
              </w:rPr>
              <w:t>(cm)</w:t>
            </w:r>
          </w:p>
        </w:tc>
        <w:tc>
          <w:tcPr>
            <w:tcW w:w="1450" w:type="dxa"/>
            <w:gridSpan w:val="2"/>
            <w:vAlign w:val="center"/>
          </w:tcPr>
          <w:p w14:paraId="4FF55742" w14:textId="4E87A128" w:rsidR="007200B4" w:rsidRDefault="007200B4" w:rsidP="00677B4D">
            <w:pPr>
              <w:spacing w:line="360" w:lineRule="auto"/>
              <w:jc w:val="center"/>
            </w:pPr>
            <w:r>
              <w:rPr>
                <w:b/>
              </w:rPr>
              <w:t>k</w:t>
            </w:r>
          </w:p>
        </w:tc>
        <w:tc>
          <w:tcPr>
            <w:tcW w:w="1805" w:type="dxa"/>
            <w:gridSpan w:val="2"/>
            <w:vAlign w:val="center"/>
          </w:tcPr>
          <w:p w14:paraId="730E489E" w14:textId="290D5E2D" w:rsidR="007200B4" w:rsidRDefault="007200B4" w:rsidP="00677B4D">
            <w:pPr>
              <w:spacing w:line="360" w:lineRule="auto"/>
              <w:jc w:val="center"/>
            </w:pPr>
            <w:ins w:id="380" w:author="Maia Kapur" w:date="2019-04-05T08:14:00Z">
              <w:r>
                <w:rPr>
                  <w:b/>
                </w:rPr>
                <w:t>t</w:t>
              </w:r>
              <w:r w:rsidRPr="00707C59">
                <w:rPr>
                  <w:b/>
                  <w:vertAlign w:val="subscript"/>
                </w:rPr>
                <w:t>0</w:t>
              </w:r>
              <w:r w:rsidRPr="00D55A0E">
                <w:rPr>
                  <w:b/>
                </w:rPr>
                <w:t xml:space="preserve"> (years)</w:t>
              </w:r>
            </w:ins>
          </w:p>
        </w:tc>
        <w:tc>
          <w:tcPr>
            <w:tcW w:w="2455" w:type="dxa"/>
            <w:gridSpan w:val="2"/>
          </w:tcPr>
          <w:p w14:paraId="52B1C6F8" w14:textId="32670D05" w:rsidR="007200B4" w:rsidRDefault="007200B4" w:rsidP="00677B4D">
            <w:pPr>
              <w:spacing w:line="360" w:lineRule="auto"/>
              <w:jc w:val="center"/>
            </w:pPr>
            <w:r>
              <w:t>L</w:t>
            </w:r>
            <w:r w:rsidRPr="006D6165">
              <w:rPr>
                <w:vertAlign w:val="subscript"/>
              </w:rPr>
              <w:t>1</w:t>
            </w:r>
          </w:p>
        </w:tc>
        <w:tc>
          <w:tcPr>
            <w:tcW w:w="2455" w:type="dxa"/>
            <w:gridSpan w:val="2"/>
          </w:tcPr>
          <w:p w14:paraId="7A15EB45" w14:textId="57E794CD" w:rsidR="007200B4" w:rsidRDefault="007200B4" w:rsidP="00677B4D">
            <w:pPr>
              <w:spacing w:line="360" w:lineRule="auto"/>
              <w:jc w:val="center"/>
            </w:pPr>
            <w:r>
              <w:t>L</w:t>
            </w:r>
            <w:r w:rsidRPr="006D6165">
              <w:rPr>
                <w:vertAlign w:val="subscript"/>
              </w:rPr>
              <w:t>2</w:t>
            </w:r>
          </w:p>
        </w:tc>
      </w:tr>
      <w:tr w:rsidR="007200B4" w14:paraId="2A279918" w14:textId="35EFABEE" w:rsidTr="007200B4">
        <w:trPr>
          <w:gridAfter w:val="1"/>
          <w:wAfter w:w="8" w:type="dxa"/>
          <w:trHeight w:val="444"/>
        </w:trPr>
        <w:tc>
          <w:tcPr>
            <w:tcW w:w="1229" w:type="dxa"/>
            <w:vMerge/>
          </w:tcPr>
          <w:p w14:paraId="47F4875C" w14:textId="2B34A122" w:rsidR="006D6165" w:rsidRDefault="006D6165" w:rsidP="00677B4D">
            <w:pPr>
              <w:spacing w:line="360" w:lineRule="auto"/>
              <w:jc w:val="center"/>
            </w:pPr>
          </w:p>
        </w:tc>
        <w:tc>
          <w:tcPr>
            <w:tcW w:w="1134" w:type="dxa"/>
            <w:vMerge/>
          </w:tcPr>
          <w:p w14:paraId="1626530E" w14:textId="2AD43CFE" w:rsidR="006D6165" w:rsidRDefault="006D6165" w:rsidP="00677B4D">
            <w:pPr>
              <w:spacing w:line="360" w:lineRule="auto"/>
              <w:jc w:val="center"/>
            </w:pPr>
          </w:p>
        </w:tc>
        <w:tc>
          <w:tcPr>
            <w:tcW w:w="723" w:type="dxa"/>
          </w:tcPr>
          <w:p w14:paraId="0AF9B6BB" w14:textId="4DC2A389" w:rsidR="006D6165" w:rsidRDefault="00627092" w:rsidP="00677B4D">
            <w:pPr>
              <w:spacing w:line="360" w:lineRule="auto"/>
              <w:jc w:val="center"/>
            </w:pPr>
            <w:r>
              <w:t>M</w:t>
            </w:r>
          </w:p>
        </w:tc>
        <w:tc>
          <w:tcPr>
            <w:tcW w:w="754" w:type="dxa"/>
          </w:tcPr>
          <w:p w14:paraId="0AA44FBB" w14:textId="3F08AD4A" w:rsidR="006D6165" w:rsidRDefault="00627092" w:rsidP="00677B4D">
            <w:pPr>
              <w:spacing w:line="360" w:lineRule="auto"/>
              <w:jc w:val="center"/>
            </w:pPr>
            <w:r>
              <w:t>F</w:t>
            </w:r>
          </w:p>
        </w:tc>
        <w:tc>
          <w:tcPr>
            <w:tcW w:w="568" w:type="dxa"/>
            <w:vAlign w:val="center"/>
          </w:tcPr>
          <w:p w14:paraId="5C1FB2BF" w14:textId="56C265B9" w:rsidR="006D6165" w:rsidRDefault="006D6165" w:rsidP="00677B4D">
            <w:pPr>
              <w:spacing w:line="360" w:lineRule="auto"/>
              <w:jc w:val="center"/>
            </w:pPr>
            <w:ins w:id="381" w:author="Maia Kapur" w:date="2019-04-05T08:14:00Z">
              <w:r w:rsidRPr="00D55A0E">
                <w:rPr>
                  <w:b/>
                </w:rPr>
                <w:t>M</w:t>
              </w:r>
            </w:ins>
          </w:p>
        </w:tc>
        <w:tc>
          <w:tcPr>
            <w:tcW w:w="756" w:type="dxa"/>
            <w:vAlign w:val="center"/>
          </w:tcPr>
          <w:p w14:paraId="1554625C" w14:textId="7E76DF04" w:rsidR="006D6165" w:rsidRDefault="006D6165" w:rsidP="00677B4D">
            <w:pPr>
              <w:spacing w:line="360" w:lineRule="auto"/>
              <w:jc w:val="center"/>
            </w:pPr>
            <w:ins w:id="382" w:author="Maia Kapur" w:date="2019-04-05T08:14:00Z">
              <w:r w:rsidRPr="00D55A0E">
                <w:rPr>
                  <w:b/>
                </w:rPr>
                <w:t>F</w:t>
              </w:r>
            </w:ins>
          </w:p>
        </w:tc>
        <w:tc>
          <w:tcPr>
            <w:tcW w:w="882" w:type="dxa"/>
            <w:vAlign w:val="center"/>
          </w:tcPr>
          <w:p w14:paraId="4FF78B56" w14:textId="3156A44D" w:rsidR="006D6165" w:rsidRDefault="006D6165" w:rsidP="00677B4D">
            <w:pPr>
              <w:spacing w:line="360" w:lineRule="auto"/>
              <w:jc w:val="center"/>
            </w:pPr>
            <w:ins w:id="383" w:author="Maia Kapur" w:date="2019-04-05T08:14:00Z">
              <w:r w:rsidRPr="00D55A0E">
                <w:rPr>
                  <w:b/>
                </w:rPr>
                <w:t>M</w:t>
              </w:r>
            </w:ins>
          </w:p>
        </w:tc>
        <w:tc>
          <w:tcPr>
            <w:tcW w:w="568" w:type="dxa"/>
            <w:vAlign w:val="center"/>
          </w:tcPr>
          <w:p w14:paraId="2447DC60" w14:textId="2725DC5D" w:rsidR="006D6165" w:rsidRDefault="006D6165" w:rsidP="00677B4D">
            <w:pPr>
              <w:spacing w:line="360" w:lineRule="auto"/>
              <w:jc w:val="center"/>
            </w:pPr>
            <w:ins w:id="384" w:author="Maia Kapur" w:date="2019-04-05T08:14:00Z">
              <w:r w:rsidRPr="00D55A0E">
                <w:rPr>
                  <w:b/>
                </w:rPr>
                <w:t>M</w:t>
              </w:r>
            </w:ins>
          </w:p>
        </w:tc>
        <w:tc>
          <w:tcPr>
            <w:tcW w:w="923" w:type="dxa"/>
            <w:vAlign w:val="center"/>
          </w:tcPr>
          <w:p w14:paraId="274FBC2E" w14:textId="7283A74F" w:rsidR="006D6165" w:rsidRDefault="006D6165" w:rsidP="00677B4D">
            <w:pPr>
              <w:spacing w:line="360" w:lineRule="auto"/>
              <w:jc w:val="center"/>
            </w:pPr>
            <w:ins w:id="385" w:author="Maia Kapur" w:date="2019-04-05T08:14:00Z">
              <w:r w:rsidRPr="00D55A0E">
                <w:rPr>
                  <w:b/>
                </w:rPr>
                <w:t>F</w:t>
              </w:r>
            </w:ins>
          </w:p>
        </w:tc>
        <w:tc>
          <w:tcPr>
            <w:tcW w:w="882" w:type="dxa"/>
            <w:vAlign w:val="center"/>
          </w:tcPr>
          <w:p w14:paraId="03831B1C" w14:textId="3FB68580" w:rsidR="006D6165" w:rsidRDefault="006D6165" w:rsidP="00677B4D">
            <w:pPr>
              <w:spacing w:line="360" w:lineRule="auto"/>
              <w:jc w:val="center"/>
            </w:pPr>
            <w:ins w:id="386" w:author="Maia Kapur" w:date="2019-04-05T08:14:00Z">
              <w:r w:rsidRPr="00D55A0E">
                <w:rPr>
                  <w:b/>
                </w:rPr>
                <w:t>M</w:t>
              </w:r>
            </w:ins>
          </w:p>
        </w:tc>
        <w:tc>
          <w:tcPr>
            <w:tcW w:w="1238" w:type="dxa"/>
          </w:tcPr>
          <w:p w14:paraId="68C604B9" w14:textId="1104272F" w:rsidR="006D6165" w:rsidRDefault="006D6165" w:rsidP="00677B4D">
            <w:pPr>
              <w:spacing w:line="360" w:lineRule="auto"/>
              <w:jc w:val="center"/>
            </w:pPr>
            <w:r>
              <w:t>M</w:t>
            </w:r>
          </w:p>
        </w:tc>
        <w:tc>
          <w:tcPr>
            <w:tcW w:w="1217" w:type="dxa"/>
          </w:tcPr>
          <w:p w14:paraId="4E1ED027" w14:textId="675FE4FA" w:rsidR="006D6165" w:rsidRDefault="006D6165" w:rsidP="00677B4D">
            <w:pPr>
              <w:spacing w:line="360" w:lineRule="auto"/>
              <w:jc w:val="center"/>
            </w:pPr>
            <w:r>
              <w:t>F</w:t>
            </w:r>
          </w:p>
        </w:tc>
        <w:tc>
          <w:tcPr>
            <w:tcW w:w="1238" w:type="dxa"/>
          </w:tcPr>
          <w:p w14:paraId="6D60E752" w14:textId="64E03FC8" w:rsidR="006D6165" w:rsidRDefault="006D6165" w:rsidP="00677B4D">
            <w:pPr>
              <w:spacing w:line="360" w:lineRule="auto"/>
              <w:jc w:val="center"/>
            </w:pPr>
            <w:r>
              <w:t>M</w:t>
            </w:r>
          </w:p>
        </w:tc>
        <w:tc>
          <w:tcPr>
            <w:tcW w:w="1217" w:type="dxa"/>
          </w:tcPr>
          <w:p w14:paraId="46A398A9" w14:textId="09FBCA41" w:rsidR="006D6165" w:rsidRDefault="006D6165" w:rsidP="00677B4D">
            <w:pPr>
              <w:spacing w:line="360" w:lineRule="auto"/>
              <w:jc w:val="center"/>
            </w:pPr>
            <w:r>
              <w:t>F</w:t>
            </w:r>
          </w:p>
        </w:tc>
      </w:tr>
      <w:tr w:rsidR="00757002" w14:paraId="40FD134D" w14:textId="0D246503" w:rsidTr="007200B4">
        <w:trPr>
          <w:gridAfter w:val="1"/>
          <w:wAfter w:w="8" w:type="dxa"/>
          <w:trHeight w:val="444"/>
        </w:trPr>
        <w:tc>
          <w:tcPr>
            <w:tcW w:w="1229" w:type="dxa"/>
          </w:tcPr>
          <w:p w14:paraId="0EB6ADB9" w14:textId="4AECC6A6" w:rsidR="000B0FA0" w:rsidRDefault="00627092" w:rsidP="00677B4D">
            <w:pPr>
              <w:spacing w:line="360" w:lineRule="auto"/>
              <w:jc w:val="center"/>
            </w:pPr>
            <w:r>
              <w:t>1</w:t>
            </w:r>
          </w:p>
        </w:tc>
        <w:tc>
          <w:tcPr>
            <w:tcW w:w="1134" w:type="dxa"/>
          </w:tcPr>
          <w:p w14:paraId="1133598B" w14:textId="7411F0B5" w:rsidR="000B0FA0" w:rsidRDefault="00627092" w:rsidP="000B0FA0">
            <w:pPr>
              <w:spacing w:line="360" w:lineRule="auto"/>
            </w:pPr>
            <w:r>
              <w:t>Early</w:t>
            </w:r>
          </w:p>
        </w:tc>
        <w:tc>
          <w:tcPr>
            <w:tcW w:w="723" w:type="dxa"/>
          </w:tcPr>
          <w:p w14:paraId="79FED9F9" w14:textId="160158BF" w:rsidR="000B0FA0" w:rsidRDefault="00EF4D74" w:rsidP="000B0FA0">
            <w:pPr>
              <w:spacing w:line="360" w:lineRule="auto"/>
            </w:pPr>
            <w:r>
              <w:t>701</w:t>
            </w:r>
          </w:p>
        </w:tc>
        <w:tc>
          <w:tcPr>
            <w:tcW w:w="754" w:type="dxa"/>
          </w:tcPr>
          <w:p w14:paraId="1EC6E8EA" w14:textId="00A5C07F" w:rsidR="000B0FA0" w:rsidRDefault="00EF4D74" w:rsidP="000B0FA0">
            <w:pPr>
              <w:spacing w:line="360" w:lineRule="auto"/>
            </w:pPr>
            <w:r>
              <w:t>616</w:t>
            </w:r>
          </w:p>
        </w:tc>
        <w:tc>
          <w:tcPr>
            <w:tcW w:w="568" w:type="dxa"/>
          </w:tcPr>
          <w:p w14:paraId="2C3DC4AA" w14:textId="0F270EFF" w:rsidR="000B0FA0" w:rsidRPr="00E251C9" w:rsidRDefault="00757002" w:rsidP="000B0FA0">
            <w:pPr>
              <w:spacing w:line="360" w:lineRule="auto"/>
              <w:rPr>
                <w:highlight w:val="yellow"/>
              </w:rPr>
            </w:pPr>
            <w:r w:rsidRPr="00E251C9">
              <w:rPr>
                <w:highlight w:val="yellow"/>
              </w:rPr>
              <w:t>57.06</w:t>
            </w:r>
          </w:p>
        </w:tc>
        <w:tc>
          <w:tcPr>
            <w:tcW w:w="756" w:type="dxa"/>
          </w:tcPr>
          <w:p w14:paraId="0AA654AE" w14:textId="1F17F44E" w:rsidR="000B0FA0" w:rsidRPr="00E251C9" w:rsidRDefault="007200B4" w:rsidP="000B0FA0">
            <w:pPr>
              <w:spacing w:line="360" w:lineRule="auto"/>
              <w:rPr>
                <w:highlight w:val="yellow"/>
              </w:rPr>
            </w:pPr>
            <w:r w:rsidRPr="00E251C9">
              <w:rPr>
                <w:highlight w:val="yellow"/>
              </w:rPr>
              <w:t>66.25</w:t>
            </w:r>
          </w:p>
        </w:tc>
        <w:tc>
          <w:tcPr>
            <w:tcW w:w="882" w:type="dxa"/>
          </w:tcPr>
          <w:p w14:paraId="08F39AF4" w14:textId="77777777" w:rsidR="000B0FA0" w:rsidRPr="00E251C9" w:rsidRDefault="000B0FA0" w:rsidP="000B0FA0">
            <w:pPr>
              <w:spacing w:line="360" w:lineRule="auto"/>
              <w:rPr>
                <w:highlight w:val="yellow"/>
              </w:rPr>
            </w:pPr>
          </w:p>
        </w:tc>
        <w:tc>
          <w:tcPr>
            <w:tcW w:w="568" w:type="dxa"/>
          </w:tcPr>
          <w:p w14:paraId="2AB05E78" w14:textId="77777777" w:rsidR="000B0FA0" w:rsidRPr="00E251C9" w:rsidRDefault="000B0FA0" w:rsidP="000B0FA0">
            <w:pPr>
              <w:spacing w:line="360" w:lineRule="auto"/>
              <w:rPr>
                <w:highlight w:val="yellow"/>
              </w:rPr>
            </w:pPr>
          </w:p>
        </w:tc>
        <w:tc>
          <w:tcPr>
            <w:tcW w:w="923" w:type="dxa"/>
          </w:tcPr>
          <w:p w14:paraId="5E2DBD4D" w14:textId="77777777" w:rsidR="000B0FA0" w:rsidRPr="00E251C9" w:rsidRDefault="000B0FA0" w:rsidP="000B0FA0">
            <w:pPr>
              <w:spacing w:line="360" w:lineRule="auto"/>
              <w:rPr>
                <w:highlight w:val="yellow"/>
              </w:rPr>
            </w:pPr>
          </w:p>
        </w:tc>
        <w:tc>
          <w:tcPr>
            <w:tcW w:w="882" w:type="dxa"/>
          </w:tcPr>
          <w:p w14:paraId="269B99A8" w14:textId="77777777" w:rsidR="000B0FA0" w:rsidRPr="00E251C9" w:rsidRDefault="000B0FA0" w:rsidP="000B0FA0">
            <w:pPr>
              <w:spacing w:line="360" w:lineRule="auto"/>
              <w:rPr>
                <w:highlight w:val="yellow"/>
              </w:rPr>
            </w:pPr>
          </w:p>
        </w:tc>
        <w:tc>
          <w:tcPr>
            <w:tcW w:w="1238" w:type="dxa"/>
          </w:tcPr>
          <w:p w14:paraId="711091C0" w14:textId="77777777" w:rsidR="000B0FA0" w:rsidRPr="00E251C9" w:rsidRDefault="000B0FA0" w:rsidP="000B0FA0">
            <w:pPr>
              <w:spacing w:line="360" w:lineRule="auto"/>
              <w:rPr>
                <w:highlight w:val="yellow"/>
              </w:rPr>
            </w:pPr>
          </w:p>
        </w:tc>
        <w:tc>
          <w:tcPr>
            <w:tcW w:w="1217" w:type="dxa"/>
          </w:tcPr>
          <w:p w14:paraId="7C58A028" w14:textId="77777777" w:rsidR="000B0FA0" w:rsidRPr="00E251C9" w:rsidRDefault="000B0FA0" w:rsidP="000B0FA0">
            <w:pPr>
              <w:spacing w:line="360" w:lineRule="auto"/>
              <w:rPr>
                <w:highlight w:val="yellow"/>
              </w:rPr>
            </w:pPr>
          </w:p>
        </w:tc>
        <w:tc>
          <w:tcPr>
            <w:tcW w:w="1238" w:type="dxa"/>
          </w:tcPr>
          <w:p w14:paraId="795D0011" w14:textId="77777777" w:rsidR="000B0FA0" w:rsidRPr="00E251C9" w:rsidRDefault="000B0FA0" w:rsidP="000B0FA0">
            <w:pPr>
              <w:spacing w:line="360" w:lineRule="auto"/>
              <w:rPr>
                <w:highlight w:val="yellow"/>
              </w:rPr>
            </w:pPr>
          </w:p>
        </w:tc>
        <w:tc>
          <w:tcPr>
            <w:tcW w:w="1217" w:type="dxa"/>
          </w:tcPr>
          <w:p w14:paraId="4843E0DB" w14:textId="77777777" w:rsidR="000B0FA0" w:rsidRPr="00E251C9" w:rsidRDefault="000B0FA0" w:rsidP="000B0FA0">
            <w:pPr>
              <w:spacing w:line="360" w:lineRule="auto"/>
              <w:rPr>
                <w:highlight w:val="yellow"/>
              </w:rPr>
            </w:pPr>
          </w:p>
        </w:tc>
      </w:tr>
      <w:tr w:rsidR="007200B4" w14:paraId="1B83745A" w14:textId="77777777" w:rsidTr="007200B4">
        <w:trPr>
          <w:gridAfter w:val="1"/>
          <w:wAfter w:w="8" w:type="dxa"/>
          <w:trHeight w:val="444"/>
        </w:trPr>
        <w:tc>
          <w:tcPr>
            <w:tcW w:w="1229" w:type="dxa"/>
          </w:tcPr>
          <w:p w14:paraId="7B20119E" w14:textId="5B022CA4" w:rsidR="00627092" w:rsidRDefault="00627092" w:rsidP="00677B4D">
            <w:pPr>
              <w:spacing w:line="360" w:lineRule="auto"/>
              <w:jc w:val="center"/>
            </w:pPr>
            <w:r>
              <w:t>1</w:t>
            </w:r>
          </w:p>
        </w:tc>
        <w:tc>
          <w:tcPr>
            <w:tcW w:w="1134" w:type="dxa"/>
          </w:tcPr>
          <w:p w14:paraId="1850E3D2" w14:textId="311C91F8" w:rsidR="00627092" w:rsidRDefault="008E0CE7" w:rsidP="000B0FA0">
            <w:pPr>
              <w:spacing w:line="360" w:lineRule="auto"/>
            </w:pPr>
            <w:r>
              <w:t>Late</w:t>
            </w:r>
          </w:p>
        </w:tc>
        <w:tc>
          <w:tcPr>
            <w:tcW w:w="723" w:type="dxa"/>
          </w:tcPr>
          <w:p w14:paraId="7240A7DB" w14:textId="3239DF17" w:rsidR="00627092" w:rsidRDefault="00EF4D74" w:rsidP="000B0FA0">
            <w:pPr>
              <w:spacing w:line="360" w:lineRule="auto"/>
            </w:pPr>
            <w:r>
              <w:t>613</w:t>
            </w:r>
          </w:p>
        </w:tc>
        <w:tc>
          <w:tcPr>
            <w:tcW w:w="754" w:type="dxa"/>
          </w:tcPr>
          <w:p w14:paraId="35748215" w14:textId="2DF14081" w:rsidR="00627092" w:rsidRDefault="00EF4D74" w:rsidP="000B0FA0">
            <w:pPr>
              <w:spacing w:line="360" w:lineRule="auto"/>
            </w:pPr>
            <w:r>
              <w:t>699</w:t>
            </w:r>
          </w:p>
        </w:tc>
        <w:tc>
          <w:tcPr>
            <w:tcW w:w="568" w:type="dxa"/>
          </w:tcPr>
          <w:p w14:paraId="51AF2D7B" w14:textId="0D04BD9D" w:rsidR="00627092" w:rsidRPr="00E251C9" w:rsidRDefault="007D25E8" w:rsidP="000B0FA0">
            <w:pPr>
              <w:spacing w:line="360" w:lineRule="auto"/>
              <w:rPr>
                <w:highlight w:val="yellow"/>
              </w:rPr>
            </w:pPr>
            <w:r w:rsidRPr="00E251C9">
              <w:rPr>
                <w:highlight w:val="yellow"/>
              </w:rPr>
              <w:t>55.72</w:t>
            </w:r>
          </w:p>
        </w:tc>
        <w:tc>
          <w:tcPr>
            <w:tcW w:w="756" w:type="dxa"/>
          </w:tcPr>
          <w:p w14:paraId="487096F5" w14:textId="26F07564" w:rsidR="00627092" w:rsidRPr="00E251C9" w:rsidRDefault="007D25E8" w:rsidP="000B0FA0">
            <w:pPr>
              <w:spacing w:line="360" w:lineRule="auto"/>
              <w:rPr>
                <w:highlight w:val="yellow"/>
              </w:rPr>
            </w:pPr>
            <w:r w:rsidRPr="00E251C9">
              <w:rPr>
                <w:highlight w:val="yellow"/>
              </w:rPr>
              <w:t>64.73</w:t>
            </w:r>
          </w:p>
        </w:tc>
        <w:tc>
          <w:tcPr>
            <w:tcW w:w="882" w:type="dxa"/>
          </w:tcPr>
          <w:p w14:paraId="225C1597" w14:textId="77777777" w:rsidR="00627092" w:rsidRPr="00E251C9" w:rsidRDefault="00627092" w:rsidP="000B0FA0">
            <w:pPr>
              <w:spacing w:line="360" w:lineRule="auto"/>
              <w:rPr>
                <w:highlight w:val="yellow"/>
              </w:rPr>
            </w:pPr>
          </w:p>
        </w:tc>
        <w:tc>
          <w:tcPr>
            <w:tcW w:w="568" w:type="dxa"/>
          </w:tcPr>
          <w:p w14:paraId="41B4FA80" w14:textId="77777777" w:rsidR="00627092" w:rsidRPr="00E251C9" w:rsidRDefault="00627092" w:rsidP="000B0FA0">
            <w:pPr>
              <w:spacing w:line="360" w:lineRule="auto"/>
              <w:rPr>
                <w:highlight w:val="yellow"/>
              </w:rPr>
            </w:pPr>
          </w:p>
        </w:tc>
        <w:tc>
          <w:tcPr>
            <w:tcW w:w="923" w:type="dxa"/>
          </w:tcPr>
          <w:p w14:paraId="56FAE6A0" w14:textId="77777777" w:rsidR="00627092" w:rsidRPr="00E251C9" w:rsidRDefault="00627092" w:rsidP="000B0FA0">
            <w:pPr>
              <w:spacing w:line="360" w:lineRule="auto"/>
              <w:rPr>
                <w:highlight w:val="yellow"/>
              </w:rPr>
            </w:pPr>
          </w:p>
        </w:tc>
        <w:tc>
          <w:tcPr>
            <w:tcW w:w="882" w:type="dxa"/>
          </w:tcPr>
          <w:p w14:paraId="726E7811" w14:textId="77777777" w:rsidR="00627092" w:rsidRPr="00E251C9" w:rsidRDefault="00627092" w:rsidP="000B0FA0">
            <w:pPr>
              <w:spacing w:line="360" w:lineRule="auto"/>
              <w:rPr>
                <w:highlight w:val="yellow"/>
              </w:rPr>
            </w:pPr>
          </w:p>
        </w:tc>
        <w:tc>
          <w:tcPr>
            <w:tcW w:w="1238" w:type="dxa"/>
          </w:tcPr>
          <w:p w14:paraId="13010C41" w14:textId="77777777" w:rsidR="00627092" w:rsidRPr="00E251C9" w:rsidRDefault="00627092" w:rsidP="000B0FA0">
            <w:pPr>
              <w:spacing w:line="360" w:lineRule="auto"/>
              <w:rPr>
                <w:highlight w:val="yellow"/>
              </w:rPr>
            </w:pPr>
          </w:p>
        </w:tc>
        <w:tc>
          <w:tcPr>
            <w:tcW w:w="1217" w:type="dxa"/>
          </w:tcPr>
          <w:p w14:paraId="2A3FD8A1" w14:textId="77777777" w:rsidR="00627092" w:rsidRPr="00E251C9" w:rsidRDefault="00627092" w:rsidP="000B0FA0">
            <w:pPr>
              <w:spacing w:line="360" w:lineRule="auto"/>
              <w:rPr>
                <w:highlight w:val="yellow"/>
              </w:rPr>
            </w:pPr>
          </w:p>
        </w:tc>
        <w:tc>
          <w:tcPr>
            <w:tcW w:w="1238" w:type="dxa"/>
          </w:tcPr>
          <w:p w14:paraId="6E66691C" w14:textId="77777777" w:rsidR="00627092" w:rsidRPr="00E251C9" w:rsidRDefault="00627092" w:rsidP="000B0FA0">
            <w:pPr>
              <w:spacing w:line="360" w:lineRule="auto"/>
              <w:rPr>
                <w:highlight w:val="yellow"/>
              </w:rPr>
            </w:pPr>
          </w:p>
        </w:tc>
        <w:tc>
          <w:tcPr>
            <w:tcW w:w="1217" w:type="dxa"/>
          </w:tcPr>
          <w:p w14:paraId="69DB4218" w14:textId="77777777" w:rsidR="00627092" w:rsidRPr="00E251C9" w:rsidRDefault="00627092" w:rsidP="000B0FA0">
            <w:pPr>
              <w:spacing w:line="360" w:lineRule="auto"/>
              <w:rPr>
                <w:highlight w:val="yellow"/>
              </w:rPr>
            </w:pPr>
          </w:p>
        </w:tc>
      </w:tr>
      <w:tr w:rsidR="007200B4" w14:paraId="6926C9D9" w14:textId="77777777" w:rsidTr="007200B4">
        <w:trPr>
          <w:gridAfter w:val="1"/>
          <w:wAfter w:w="8" w:type="dxa"/>
          <w:trHeight w:val="444"/>
        </w:trPr>
        <w:tc>
          <w:tcPr>
            <w:tcW w:w="1229" w:type="dxa"/>
          </w:tcPr>
          <w:p w14:paraId="431CFCC3" w14:textId="685C07D1" w:rsidR="008E0CE7" w:rsidRDefault="008E0CE7" w:rsidP="00677B4D">
            <w:pPr>
              <w:spacing w:line="360" w:lineRule="auto"/>
              <w:jc w:val="center"/>
            </w:pPr>
            <w:r>
              <w:t>2</w:t>
            </w:r>
          </w:p>
        </w:tc>
        <w:tc>
          <w:tcPr>
            <w:tcW w:w="1134" w:type="dxa"/>
          </w:tcPr>
          <w:p w14:paraId="4A198D12" w14:textId="077091F8" w:rsidR="008E0CE7" w:rsidRDefault="008E0CE7" w:rsidP="008E0CE7">
            <w:pPr>
              <w:spacing w:line="360" w:lineRule="auto"/>
            </w:pPr>
            <w:r>
              <w:t>Early</w:t>
            </w:r>
          </w:p>
        </w:tc>
        <w:tc>
          <w:tcPr>
            <w:tcW w:w="723" w:type="dxa"/>
          </w:tcPr>
          <w:p w14:paraId="5145C946" w14:textId="0EFCCA44" w:rsidR="008E0CE7" w:rsidRDefault="00EF4D74" w:rsidP="008E0CE7">
            <w:pPr>
              <w:spacing w:line="360" w:lineRule="auto"/>
            </w:pPr>
            <w:r>
              <w:t>5117</w:t>
            </w:r>
          </w:p>
        </w:tc>
        <w:tc>
          <w:tcPr>
            <w:tcW w:w="754" w:type="dxa"/>
          </w:tcPr>
          <w:p w14:paraId="7D47652F" w14:textId="5BD0E735" w:rsidR="008E0CE7" w:rsidRDefault="00EF4D74" w:rsidP="008E0CE7">
            <w:pPr>
              <w:spacing w:line="360" w:lineRule="auto"/>
            </w:pPr>
            <w:r>
              <w:t>4913</w:t>
            </w:r>
          </w:p>
        </w:tc>
        <w:tc>
          <w:tcPr>
            <w:tcW w:w="568" w:type="dxa"/>
          </w:tcPr>
          <w:p w14:paraId="3701A559" w14:textId="77777777" w:rsidR="008E0CE7" w:rsidRPr="00E251C9" w:rsidRDefault="008E0CE7" w:rsidP="008E0CE7">
            <w:pPr>
              <w:spacing w:line="360" w:lineRule="auto"/>
              <w:rPr>
                <w:highlight w:val="yellow"/>
              </w:rPr>
            </w:pPr>
          </w:p>
        </w:tc>
        <w:tc>
          <w:tcPr>
            <w:tcW w:w="756" w:type="dxa"/>
          </w:tcPr>
          <w:p w14:paraId="5531291D" w14:textId="77777777" w:rsidR="008E0CE7" w:rsidRPr="00E251C9" w:rsidRDefault="008E0CE7" w:rsidP="008E0CE7">
            <w:pPr>
              <w:spacing w:line="360" w:lineRule="auto"/>
              <w:rPr>
                <w:highlight w:val="yellow"/>
              </w:rPr>
            </w:pPr>
          </w:p>
        </w:tc>
        <w:tc>
          <w:tcPr>
            <w:tcW w:w="882" w:type="dxa"/>
          </w:tcPr>
          <w:p w14:paraId="5A0318F2" w14:textId="77777777" w:rsidR="008E0CE7" w:rsidRPr="00E251C9" w:rsidRDefault="008E0CE7" w:rsidP="008E0CE7">
            <w:pPr>
              <w:spacing w:line="360" w:lineRule="auto"/>
              <w:rPr>
                <w:highlight w:val="yellow"/>
              </w:rPr>
            </w:pPr>
          </w:p>
        </w:tc>
        <w:tc>
          <w:tcPr>
            <w:tcW w:w="568" w:type="dxa"/>
          </w:tcPr>
          <w:p w14:paraId="43E0ECD5" w14:textId="77777777" w:rsidR="008E0CE7" w:rsidRPr="00E251C9" w:rsidRDefault="008E0CE7" w:rsidP="008E0CE7">
            <w:pPr>
              <w:spacing w:line="360" w:lineRule="auto"/>
              <w:rPr>
                <w:highlight w:val="yellow"/>
              </w:rPr>
            </w:pPr>
          </w:p>
        </w:tc>
        <w:tc>
          <w:tcPr>
            <w:tcW w:w="923" w:type="dxa"/>
          </w:tcPr>
          <w:p w14:paraId="26EA76F4" w14:textId="77777777" w:rsidR="008E0CE7" w:rsidRPr="00E251C9" w:rsidRDefault="008E0CE7" w:rsidP="008E0CE7">
            <w:pPr>
              <w:spacing w:line="360" w:lineRule="auto"/>
              <w:rPr>
                <w:highlight w:val="yellow"/>
              </w:rPr>
            </w:pPr>
          </w:p>
        </w:tc>
        <w:tc>
          <w:tcPr>
            <w:tcW w:w="882" w:type="dxa"/>
          </w:tcPr>
          <w:p w14:paraId="0BE244BD" w14:textId="77777777" w:rsidR="008E0CE7" w:rsidRPr="00E251C9" w:rsidRDefault="008E0CE7" w:rsidP="008E0CE7">
            <w:pPr>
              <w:spacing w:line="360" w:lineRule="auto"/>
              <w:rPr>
                <w:highlight w:val="yellow"/>
              </w:rPr>
            </w:pPr>
          </w:p>
        </w:tc>
        <w:tc>
          <w:tcPr>
            <w:tcW w:w="1238" w:type="dxa"/>
          </w:tcPr>
          <w:p w14:paraId="0273AED3" w14:textId="77777777" w:rsidR="008E0CE7" w:rsidRPr="00E251C9" w:rsidRDefault="008E0CE7" w:rsidP="008E0CE7">
            <w:pPr>
              <w:spacing w:line="360" w:lineRule="auto"/>
              <w:rPr>
                <w:highlight w:val="yellow"/>
              </w:rPr>
            </w:pPr>
          </w:p>
        </w:tc>
        <w:tc>
          <w:tcPr>
            <w:tcW w:w="1217" w:type="dxa"/>
          </w:tcPr>
          <w:p w14:paraId="2B0695EB" w14:textId="77777777" w:rsidR="008E0CE7" w:rsidRPr="00E251C9" w:rsidRDefault="008E0CE7" w:rsidP="008E0CE7">
            <w:pPr>
              <w:spacing w:line="360" w:lineRule="auto"/>
              <w:rPr>
                <w:highlight w:val="yellow"/>
              </w:rPr>
            </w:pPr>
          </w:p>
        </w:tc>
        <w:tc>
          <w:tcPr>
            <w:tcW w:w="1238" w:type="dxa"/>
          </w:tcPr>
          <w:p w14:paraId="36B213DE" w14:textId="77777777" w:rsidR="008E0CE7" w:rsidRPr="00E251C9" w:rsidRDefault="008E0CE7" w:rsidP="008E0CE7">
            <w:pPr>
              <w:spacing w:line="360" w:lineRule="auto"/>
              <w:rPr>
                <w:highlight w:val="yellow"/>
              </w:rPr>
            </w:pPr>
          </w:p>
        </w:tc>
        <w:tc>
          <w:tcPr>
            <w:tcW w:w="1217" w:type="dxa"/>
          </w:tcPr>
          <w:p w14:paraId="68B0FEAB" w14:textId="77777777" w:rsidR="008E0CE7" w:rsidRPr="00E251C9" w:rsidRDefault="008E0CE7" w:rsidP="008E0CE7">
            <w:pPr>
              <w:spacing w:line="360" w:lineRule="auto"/>
              <w:rPr>
                <w:highlight w:val="yellow"/>
              </w:rPr>
            </w:pPr>
          </w:p>
        </w:tc>
      </w:tr>
      <w:tr w:rsidR="007200B4" w14:paraId="6A920CDF" w14:textId="77777777" w:rsidTr="007200B4">
        <w:trPr>
          <w:gridAfter w:val="1"/>
          <w:wAfter w:w="8" w:type="dxa"/>
          <w:trHeight w:val="444"/>
        </w:trPr>
        <w:tc>
          <w:tcPr>
            <w:tcW w:w="1229" w:type="dxa"/>
          </w:tcPr>
          <w:p w14:paraId="3C38B3B3" w14:textId="28009575" w:rsidR="008E0CE7" w:rsidRDefault="008E0CE7" w:rsidP="00677B4D">
            <w:pPr>
              <w:spacing w:line="360" w:lineRule="auto"/>
              <w:jc w:val="center"/>
            </w:pPr>
            <w:r>
              <w:t>2</w:t>
            </w:r>
          </w:p>
        </w:tc>
        <w:tc>
          <w:tcPr>
            <w:tcW w:w="1134" w:type="dxa"/>
          </w:tcPr>
          <w:p w14:paraId="6652BBE2" w14:textId="049C94FD" w:rsidR="008E0CE7" w:rsidRDefault="008E0CE7" w:rsidP="008E0CE7">
            <w:pPr>
              <w:spacing w:line="360" w:lineRule="auto"/>
            </w:pPr>
            <w:r>
              <w:t>Late</w:t>
            </w:r>
          </w:p>
        </w:tc>
        <w:tc>
          <w:tcPr>
            <w:tcW w:w="723" w:type="dxa"/>
          </w:tcPr>
          <w:p w14:paraId="0EFEAF7C" w14:textId="45D70C32" w:rsidR="008E0CE7" w:rsidRDefault="00EF4D74" w:rsidP="008E0CE7">
            <w:pPr>
              <w:spacing w:line="360" w:lineRule="auto"/>
            </w:pPr>
            <w:r>
              <w:t>3754</w:t>
            </w:r>
          </w:p>
        </w:tc>
        <w:tc>
          <w:tcPr>
            <w:tcW w:w="754" w:type="dxa"/>
          </w:tcPr>
          <w:p w14:paraId="5B9EEE7A" w14:textId="4CE9F6AB" w:rsidR="008E0CE7" w:rsidRDefault="00EF4D74" w:rsidP="008E0CE7">
            <w:pPr>
              <w:spacing w:line="360" w:lineRule="auto"/>
            </w:pPr>
            <w:r>
              <w:t>3356</w:t>
            </w:r>
          </w:p>
        </w:tc>
        <w:tc>
          <w:tcPr>
            <w:tcW w:w="568" w:type="dxa"/>
          </w:tcPr>
          <w:p w14:paraId="7B2FB4A1" w14:textId="77777777" w:rsidR="008E0CE7" w:rsidRPr="00E251C9" w:rsidRDefault="008E0CE7" w:rsidP="008E0CE7">
            <w:pPr>
              <w:spacing w:line="360" w:lineRule="auto"/>
              <w:rPr>
                <w:highlight w:val="yellow"/>
              </w:rPr>
            </w:pPr>
          </w:p>
        </w:tc>
        <w:tc>
          <w:tcPr>
            <w:tcW w:w="756" w:type="dxa"/>
          </w:tcPr>
          <w:p w14:paraId="70317D6C" w14:textId="77777777" w:rsidR="008E0CE7" w:rsidRPr="00E251C9" w:rsidRDefault="008E0CE7" w:rsidP="008E0CE7">
            <w:pPr>
              <w:spacing w:line="360" w:lineRule="auto"/>
              <w:rPr>
                <w:highlight w:val="yellow"/>
              </w:rPr>
            </w:pPr>
          </w:p>
        </w:tc>
        <w:tc>
          <w:tcPr>
            <w:tcW w:w="882" w:type="dxa"/>
          </w:tcPr>
          <w:p w14:paraId="35A578AB" w14:textId="77777777" w:rsidR="008E0CE7" w:rsidRPr="00E251C9" w:rsidRDefault="008E0CE7" w:rsidP="008E0CE7">
            <w:pPr>
              <w:spacing w:line="360" w:lineRule="auto"/>
              <w:rPr>
                <w:highlight w:val="yellow"/>
              </w:rPr>
            </w:pPr>
          </w:p>
        </w:tc>
        <w:tc>
          <w:tcPr>
            <w:tcW w:w="568" w:type="dxa"/>
          </w:tcPr>
          <w:p w14:paraId="28130945" w14:textId="77777777" w:rsidR="008E0CE7" w:rsidRPr="00E251C9" w:rsidRDefault="008E0CE7" w:rsidP="008E0CE7">
            <w:pPr>
              <w:spacing w:line="360" w:lineRule="auto"/>
              <w:rPr>
                <w:highlight w:val="yellow"/>
              </w:rPr>
            </w:pPr>
          </w:p>
        </w:tc>
        <w:tc>
          <w:tcPr>
            <w:tcW w:w="923" w:type="dxa"/>
          </w:tcPr>
          <w:p w14:paraId="7D576B0A" w14:textId="77777777" w:rsidR="008E0CE7" w:rsidRPr="00E251C9" w:rsidRDefault="008E0CE7" w:rsidP="008E0CE7">
            <w:pPr>
              <w:spacing w:line="360" w:lineRule="auto"/>
              <w:rPr>
                <w:highlight w:val="yellow"/>
              </w:rPr>
            </w:pPr>
          </w:p>
        </w:tc>
        <w:tc>
          <w:tcPr>
            <w:tcW w:w="882" w:type="dxa"/>
          </w:tcPr>
          <w:p w14:paraId="1DB249B5" w14:textId="77777777" w:rsidR="008E0CE7" w:rsidRPr="00E251C9" w:rsidRDefault="008E0CE7" w:rsidP="008E0CE7">
            <w:pPr>
              <w:spacing w:line="360" w:lineRule="auto"/>
              <w:rPr>
                <w:highlight w:val="yellow"/>
              </w:rPr>
            </w:pPr>
          </w:p>
        </w:tc>
        <w:tc>
          <w:tcPr>
            <w:tcW w:w="1238" w:type="dxa"/>
          </w:tcPr>
          <w:p w14:paraId="5BC26DF5" w14:textId="77777777" w:rsidR="008E0CE7" w:rsidRPr="00E251C9" w:rsidRDefault="008E0CE7" w:rsidP="008E0CE7">
            <w:pPr>
              <w:spacing w:line="360" w:lineRule="auto"/>
              <w:rPr>
                <w:highlight w:val="yellow"/>
              </w:rPr>
            </w:pPr>
          </w:p>
        </w:tc>
        <w:tc>
          <w:tcPr>
            <w:tcW w:w="1217" w:type="dxa"/>
          </w:tcPr>
          <w:p w14:paraId="4D013B9A" w14:textId="77777777" w:rsidR="008E0CE7" w:rsidRPr="00E251C9" w:rsidRDefault="008E0CE7" w:rsidP="008E0CE7">
            <w:pPr>
              <w:spacing w:line="360" w:lineRule="auto"/>
              <w:rPr>
                <w:highlight w:val="yellow"/>
              </w:rPr>
            </w:pPr>
          </w:p>
        </w:tc>
        <w:tc>
          <w:tcPr>
            <w:tcW w:w="1238" w:type="dxa"/>
          </w:tcPr>
          <w:p w14:paraId="4358567E" w14:textId="77777777" w:rsidR="008E0CE7" w:rsidRPr="00E251C9" w:rsidRDefault="008E0CE7" w:rsidP="008E0CE7">
            <w:pPr>
              <w:spacing w:line="360" w:lineRule="auto"/>
              <w:rPr>
                <w:highlight w:val="yellow"/>
              </w:rPr>
            </w:pPr>
          </w:p>
        </w:tc>
        <w:tc>
          <w:tcPr>
            <w:tcW w:w="1217" w:type="dxa"/>
          </w:tcPr>
          <w:p w14:paraId="2EFAE78E" w14:textId="77777777" w:rsidR="008E0CE7" w:rsidRPr="00E251C9" w:rsidRDefault="008E0CE7" w:rsidP="008E0CE7">
            <w:pPr>
              <w:spacing w:line="360" w:lineRule="auto"/>
              <w:rPr>
                <w:highlight w:val="yellow"/>
              </w:rPr>
            </w:pPr>
          </w:p>
        </w:tc>
      </w:tr>
      <w:tr w:rsidR="007200B4" w14:paraId="549E08C0" w14:textId="77777777" w:rsidTr="007200B4">
        <w:trPr>
          <w:gridAfter w:val="1"/>
          <w:wAfter w:w="8" w:type="dxa"/>
          <w:trHeight w:val="444"/>
        </w:trPr>
        <w:tc>
          <w:tcPr>
            <w:tcW w:w="1229" w:type="dxa"/>
          </w:tcPr>
          <w:p w14:paraId="2CD4A27B" w14:textId="75150774" w:rsidR="008E0CE7" w:rsidRDefault="008E0CE7" w:rsidP="00677B4D">
            <w:pPr>
              <w:spacing w:line="360" w:lineRule="auto"/>
              <w:jc w:val="center"/>
            </w:pPr>
            <w:r>
              <w:t>3</w:t>
            </w:r>
          </w:p>
        </w:tc>
        <w:tc>
          <w:tcPr>
            <w:tcW w:w="1134" w:type="dxa"/>
          </w:tcPr>
          <w:p w14:paraId="746A1FAC" w14:textId="28CDCA2A" w:rsidR="008E0CE7" w:rsidRDefault="008E0CE7" w:rsidP="008E0CE7">
            <w:pPr>
              <w:spacing w:line="360" w:lineRule="auto"/>
            </w:pPr>
            <w:r>
              <w:t>Early</w:t>
            </w:r>
          </w:p>
        </w:tc>
        <w:tc>
          <w:tcPr>
            <w:tcW w:w="723" w:type="dxa"/>
          </w:tcPr>
          <w:p w14:paraId="264E0545" w14:textId="20E490A8" w:rsidR="008E0CE7" w:rsidRDefault="00EF4D74" w:rsidP="008E0CE7">
            <w:pPr>
              <w:spacing w:line="360" w:lineRule="auto"/>
            </w:pPr>
            <w:r>
              <w:t>991</w:t>
            </w:r>
          </w:p>
        </w:tc>
        <w:tc>
          <w:tcPr>
            <w:tcW w:w="754" w:type="dxa"/>
          </w:tcPr>
          <w:p w14:paraId="1A2CDE3E" w14:textId="68C45FEE" w:rsidR="008E0CE7" w:rsidRDefault="00EF4D74" w:rsidP="008E0CE7">
            <w:pPr>
              <w:spacing w:line="360" w:lineRule="auto"/>
            </w:pPr>
            <w:r>
              <w:t>1228</w:t>
            </w:r>
          </w:p>
        </w:tc>
        <w:tc>
          <w:tcPr>
            <w:tcW w:w="568" w:type="dxa"/>
          </w:tcPr>
          <w:p w14:paraId="4656B083" w14:textId="77777777" w:rsidR="008E0CE7" w:rsidRPr="00E251C9" w:rsidRDefault="008E0CE7" w:rsidP="008E0CE7">
            <w:pPr>
              <w:spacing w:line="360" w:lineRule="auto"/>
              <w:rPr>
                <w:highlight w:val="yellow"/>
              </w:rPr>
            </w:pPr>
          </w:p>
        </w:tc>
        <w:tc>
          <w:tcPr>
            <w:tcW w:w="756" w:type="dxa"/>
          </w:tcPr>
          <w:p w14:paraId="06BE7014" w14:textId="77777777" w:rsidR="008E0CE7" w:rsidRPr="00E251C9" w:rsidRDefault="008E0CE7" w:rsidP="008E0CE7">
            <w:pPr>
              <w:spacing w:line="360" w:lineRule="auto"/>
              <w:rPr>
                <w:highlight w:val="yellow"/>
              </w:rPr>
            </w:pPr>
          </w:p>
        </w:tc>
        <w:tc>
          <w:tcPr>
            <w:tcW w:w="882" w:type="dxa"/>
          </w:tcPr>
          <w:p w14:paraId="52DE649D" w14:textId="77777777" w:rsidR="008E0CE7" w:rsidRPr="00E251C9" w:rsidRDefault="008E0CE7" w:rsidP="008E0CE7">
            <w:pPr>
              <w:spacing w:line="360" w:lineRule="auto"/>
              <w:rPr>
                <w:highlight w:val="yellow"/>
              </w:rPr>
            </w:pPr>
          </w:p>
        </w:tc>
        <w:tc>
          <w:tcPr>
            <w:tcW w:w="568" w:type="dxa"/>
          </w:tcPr>
          <w:p w14:paraId="38C6C177" w14:textId="77777777" w:rsidR="008E0CE7" w:rsidRPr="00E251C9" w:rsidRDefault="008E0CE7" w:rsidP="008E0CE7">
            <w:pPr>
              <w:spacing w:line="360" w:lineRule="auto"/>
              <w:rPr>
                <w:highlight w:val="yellow"/>
              </w:rPr>
            </w:pPr>
          </w:p>
        </w:tc>
        <w:tc>
          <w:tcPr>
            <w:tcW w:w="923" w:type="dxa"/>
          </w:tcPr>
          <w:p w14:paraId="3BF8B152" w14:textId="77777777" w:rsidR="008E0CE7" w:rsidRPr="00E251C9" w:rsidRDefault="008E0CE7" w:rsidP="008E0CE7">
            <w:pPr>
              <w:spacing w:line="360" w:lineRule="auto"/>
              <w:rPr>
                <w:highlight w:val="yellow"/>
              </w:rPr>
            </w:pPr>
          </w:p>
        </w:tc>
        <w:tc>
          <w:tcPr>
            <w:tcW w:w="882" w:type="dxa"/>
          </w:tcPr>
          <w:p w14:paraId="4EB76E61" w14:textId="77777777" w:rsidR="008E0CE7" w:rsidRPr="00E251C9" w:rsidRDefault="008E0CE7" w:rsidP="008E0CE7">
            <w:pPr>
              <w:spacing w:line="360" w:lineRule="auto"/>
              <w:rPr>
                <w:highlight w:val="yellow"/>
              </w:rPr>
            </w:pPr>
          </w:p>
        </w:tc>
        <w:tc>
          <w:tcPr>
            <w:tcW w:w="1238" w:type="dxa"/>
          </w:tcPr>
          <w:p w14:paraId="6E12660A" w14:textId="77777777" w:rsidR="008E0CE7" w:rsidRPr="00E251C9" w:rsidRDefault="008E0CE7" w:rsidP="008E0CE7">
            <w:pPr>
              <w:spacing w:line="360" w:lineRule="auto"/>
              <w:rPr>
                <w:highlight w:val="yellow"/>
              </w:rPr>
            </w:pPr>
          </w:p>
        </w:tc>
        <w:tc>
          <w:tcPr>
            <w:tcW w:w="1217" w:type="dxa"/>
          </w:tcPr>
          <w:p w14:paraId="52E16F90" w14:textId="77777777" w:rsidR="008E0CE7" w:rsidRPr="00E251C9" w:rsidRDefault="008E0CE7" w:rsidP="008E0CE7">
            <w:pPr>
              <w:spacing w:line="360" w:lineRule="auto"/>
              <w:rPr>
                <w:highlight w:val="yellow"/>
              </w:rPr>
            </w:pPr>
          </w:p>
        </w:tc>
        <w:tc>
          <w:tcPr>
            <w:tcW w:w="1238" w:type="dxa"/>
          </w:tcPr>
          <w:p w14:paraId="2D81D0BD" w14:textId="77777777" w:rsidR="008E0CE7" w:rsidRPr="00E251C9" w:rsidRDefault="008E0CE7" w:rsidP="008E0CE7">
            <w:pPr>
              <w:spacing w:line="360" w:lineRule="auto"/>
              <w:rPr>
                <w:highlight w:val="yellow"/>
              </w:rPr>
            </w:pPr>
          </w:p>
        </w:tc>
        <w:tc>
          <w:tcPr>
            <w:tcW w:w="1217" w:type="dxa"/>
          </w:tcPr>
          <w:p w14:paraId="6831ABF0" w14:textId="77777777" w:rsidR="008E0CE7" w:rsidRPr="00E251C9" w:rsidRDefault="008E0CE7" w:rsidP="008E0CE7">
            <w:pPr>
              <w:spacing w:line="360" w:lineRule="auto"/>
              <w:rPr>
                <w:highlight w:val="yellow"/>
              </w:rPr>
            </w:pPr>
          </w:p>
        </w:tc>
      </w:tr>
      <w:tr w:rsidR="007200B4" w14:paraId="315771A3" w14:textId="77777777" w:rsidTr="007200B4">
        <w:trPr>
          <w:gridAfter w:val="1"/>
          <w:wAfter w:w="8" w:type="dxa"/>
          <w:trHeight w:val="444"/>
        </w:trPr>
        <w:tc>
          <w:tcPr>
            <w:tcW w:w="1229" w:type="dxa"/>
          </w:tcPr>
          <w:p w14:paraId="5D217B81" w14:textId="42CBE88C" w:rsidR="008E0CE7" w:rsidRDefault="008E0CE7" w:rsidP="00677B4D">
            <w:pPr>
              <w:spacing w:line="360" w:lineRule="auto"/>
              <w:jc w:val="center"/>
            </w:pPr>
            <w:r>
              <w:t>3</w:t>
            </w:r>
          </w:p>
        </w:tc>
        <w:tc>
          <w:tcPr>
            <w:tcW w:w="1134" w:type="dxa"/>
          </w:tcPr>
          <w:p w14:paraId="688BF946" w14:textId="79D185F8" w:rsidR="008E0CE7" w:rsidRDefault="008E0CE7" w:rsidP="008E0CE7">
            <w:pPr>
              <w:spacing w:line="360" w:lineRule="auto"/>
            </w:pPr>
            <w:r>
              <w:t>Late</w:t>
            </w:r>
          </w:p>
        </w:tc>
        <w:tc>
          <w:tcPr>
            <w:tcW w:w="723" w:type="dxa"/>
          </w:tcPr>
          <w:p w14:paraId="5CE6E478" w14:textId="37B9C7F6" w:rsidR="008E0CE7" w:rsidRDefault="00EF4D74" w:rsidP="008E0CE7">
            <w:pPr>
              <w:spacing w:line="360" w:lineRule="auto"/>
            </w:pPr>
            <w:r>
              <w:t>337</w:t>
            </w:r>
          </w:p>
        </w:tc>
        <w:tc>
          <w:tcPr>
            <w:tcW w:w="754" w:type="dxa"/>
          </w:tcPr>
          <w:p w14:paraId="20D7BAF8" w14:textId="2A8032AD" w:rsidR="008E0CE7" w:rsidRDefault="00EF4D74" w:rsidP="008E0CE7">
            <w:pPr>
              <w:spacing w:line="360" w:lineRule="auto"/>
            </w:pPr>
            <w:r>
              <w:t>412</w:t>
            </w:r>
          </w:p>
        </w:tc>
        <w:tc>
          <w:tcPr>
            <w:tcW w:w="568" w:type="dxa"/>
          </w:tcPr>
          <w:p w14:paraId="0F2C7ABD" w14:textId="77777777" w:rsidR="008E0CE7" w:rsidRPr="00E251C9" w:rsidRDefault="008E0CE7" w:rsidP="008E0CE7">
            <w:pPr>
              <w:spacing w:line="360" w:lineRule="auto"/>
              <w:rPr>
                <w:highlight w:val="yellow"/>
              </w:rPr>
            </w:pPr>
          </w:p>
        </w:tc>
        <w:tc>
          <w:tcPr>
            <w:tcW w:w="756" w:type="dxa"/>
          </w:tcPr>
          <w:p w14:paraId="386D5271" w14:textId="77777777" w:rsidR="008E0CE7" w:rsidRPr="00E251C9" w:rsidRDefault="008E0CE7" w:rsidP="008E0CE7">
            <w:pPr>
              <w:spacing w:line="360" w:lineRule="auto"/>
              <w:rPr>
                <w:highlight w:val="yellow"/>
              </w:rPr>
            </w:pPr>
          </w:p>
        </w:tc>
        <w:tc>
          <w:tcPr>
            <w:tcW w:w="882" w:type="dxa"/>
          </w:tcPr>
          <w:p w14:paraId="55009237" w14:textId="77777777" w:rsidR="008E0CE7" w:rsidRPr="00E251C9" w:rsidRDefault="008E0CE7" w:rsidP="008E0CE7">
            <w:pPr>
              <w:spacing w:line="360" w:lineRule="auto"/>
              <w:rPr>
                <w:highlight w:val="yellow"/>
              </w:rPr>
            </w:pPr>
          </w:p>
        </w:tc>
        <w:tc>
          <w:tcPr>
            <w:tcW w:w="568" w:type="dxa"/>
          </w:tcPr>
          <w:p w14:paraId="11F627AB" w14:textId="77777777" w:rsidR="008E0CE7" w:rsidRPr="00E251C9" w:rsidRDefault="008E0CE7" w:rsidP="008E0CE7">
            <w:pPr>
              <w:spacing w:line="360" w:lineRule="auto"/>
              <w:rPr>
                <w:highlight w:val="yellow"/>
              </w:rPr>
            </w:pPr>
          </w:p>
        </w:tc>
        <w:tc>
          <w:tcPr>
            <w:tcW w:w="923" w:type="dxa"/>
          </w:tcPr>
          <w:p w14:paraId="2B5C7CE0" w14:textId="77777777" w:rsidR="008E0CE7" w:rsidRPr="00E251C9" w:rsidRDefault="008E0CE7" w:rsidP="008E0CE7">
            <w:pPr>
              <w:spacing w:line="360" w:lineRule="auto"/>
              <w:rPr>
                <w:highlight w:val="yellow"/>
              </w:rPr>
            </w:pPr>
          </w:p>
        </w:tc>
        <w:tc>
          <w:tcPr>
            <w:tcW w:w="882" w:type="dxa"/>
          </w:tcPr>
          <w:p w14:paraId="162F683B" w14:textId="77777777" w:rsidR="008E0CE7" w:rsidRPr="00E251C9" w:rsidRDefault="008E0CE7" w:rsidP="008E0CE7">
            <w:pPr>
              <w:spacing w:line="360" w:lineRule="auto"/>
              <w:rPr>
                <w:highlight w:val="yellow"/>
              </w:rPr>
            </w:pPr>
          </w:p>
        </w:tc>
        <w:tc>
          <w:tcPr>
            <w:tcW w:w="1238" w:type="dxa"/>
          </w:tcPr>
          <w:p w14:paraId="33BE6485" w14:textId="77777777" w:rsidR="008E0CE7" w:rsidRPr="00E251C9" w:rsidRDefault="008E0CE7" w:rsidP="008E0CE7">
            <w:pPr>
              <w:spacing w:line="360" w:lineRule="auto"/>
              <w:rPr>
                <w:highlight w:val="yellow"/>
              </w:rPr>
            </w:pPr>
          </w:p>
        </w:tc>
        <w:tc>
          <w:tcPr>
            <w:tcW w:w="1217" w:type="dxa"/>
          </w:tcPr>
          <w:p w14:paraId="2A2307ED" w14:textId="77777777" w:rsidR="008E0CE7" w:rsidRPr="00E251C9" w:rsidRDefault="008E0CE7" w:rsidP="008E0CE7">
            <w:pPr>
              <w:spacing w:line="360" w:lineRule="auto"/>
              <w:rPr>
                <w:highlight w:val="yellow"/>
              </w:rPr>
            </w:pPr>
          </w:p>
        </w:tc>
        <w:tc>
          <w:tcPr>
            <w:tcW w:w="1238" w:type="dxa"/>
          </w:tcPr>
          <w:p w14:paraId="1CF3DF20" w14:textId="77777777" w:rsidR="008E0CE7" w:rsidRPr="00E251C9" w:rsidRDefault="008E0CE7" w:rsidP="008E0CE7">
            <w:pPr>
              <w:spacing w:line="360" w:lineRule="auto"/>
              <w:rPr>
                <w:highlight w:val="yellow"/>
              </w:rPr>
            </w:pPr>
          </w:p>
        </w:tc>
        <w:tc>
          <w:tcPr>
            <w:tcW w:w="1217" w:type="dxa"/>
          </w:tcPr>
          <w:p w14:paraId="52C381CD" w14:textId="77777777" w:rsidR="008E0CE7" w:rsidRPr="00E251C9" w:rsidRDefault="008E0CE7" w:rsidP="008E0CE7">
            <w:pPr>
              <w:spacing w:line="360" w:lineRule="auto"/>
              <w:rPr>
                <w:highlight w:val="yellow"/>
              </w:rPr>
            </w:pPr>
          </w:p>
        </w:tc>
      </w:tr>
      <w:tr w:rsidR="007200B4" w14:paraId="300FF931" w14:textId="77777777" w:rsidTr="007200B4">
        <w:trPr>
          <w:gridAfter w:val="1"/>
          <w:wAfter w:w="8" w:type="dxa"/>
          <w:trHeight w:val="444"/>
        </w:trPr>
        <w:tc>
          <w:tcPr>
            <w:tcW w:w="1229" w:type="dxa"/>
          </w:tcPr>
          <w:p w14:paraId="02AF3DBB" w14:textId="23A522FF" w:rsidR="008E0CE7" w:rsidRDefault="008E0CE7" w:rsidP="00677B4D">
            <w:pPr>
              <w:spacing w:line="360" w:lineRule="auto"/>
              <w:jc w:val="center"/>
            </w:pPr>
            <w:r>
              <w:t>4</w:t>
            </w:r>
          </w:p>
        </w:tc>
        <w:tc>
          <w:tcPr>
            <w:tcW w:w="1134" w:type="dxa"/>
          </w:tcPr>
          <w:p w14:paraId="17DFD54D" w14:textId="63221184" w:rsidR="008E0CE7" w:rsidRDefault="008E0CE7" w:rsidP="008E0CE7">
            <w:pPr>
              <w:spacing w:line="360" w:lineRule="auto"/>
            </w:pPr>
            <w:r>
              <w:t>Early</w:t>
            </w:r>
          </w:p>
        </w:tc>
        <w:tc>
          <w:tcPr>
            <w:tcW w:w="723" w:type="dxa"/>
          </w:tcPr>
          <w:p w14:paraId="01069E74" w14:textId="220EA66F" w:rsidR="008E0CE7" w:rsidRDefault="00EF4D74" w:rsidP="008E0CE7">
            <w:pPr>
              <w:spacing w:line="360" w:lineRule="auto"/>
            </w:pPr>
            <w:r>
              <w:t>3671</w:t>
            </w:r>
          </w:p>
        </w:tc>
        <w:tc>
          <w:tcPr>
            <w:tcW w:w="754" w:type="dxa"/>
          </w:tcPr>
          <w:p w14:paraId="75F98A73" w14:textId="1D27A451" w:rsidR="008E0CE7" w:rsidRDefault="00EF4D74" w:rsidP="008E0CE7">
            <w:pPr>
              <w:spacing w:line="360" w:lineRule="auto"/>
            </w:pPr>
            <w:r>
              <w:t>4404</w:t>
            </w:r>
          </w:p>
        </w:tc>
        <w:tc>
          <w:tcPr>
            <w:tcW w:w="568" w:type="dxa"/>
          </w:tcPr>
          <w:p w14:paraId="01415478" w14:textId="77777777" w:rsidR="008E0CE7" w:rsidRPr="00E251C9" w:rsidRDefault="008E0CE7" w:rsidP="008E0CE7">
            <w:pPr>
              <w:spacing w:line="360" w:lineRule="auto"/>
              <w:rPr>
                <w:highlight w:val="yellow"/>
              </w:rPr>
            </w:pPr>
          </w:p>
        </w:tc>
        <w:tc>
          <w:tcPr>
            <w:tcW w:w="756" w:type="dxa"/>
          </w:tcPr>
          <w:p w14:paraId="425233D2" w14:textId="77777777" w:rsidR="008E0CE7" w:rsidRPr="00E251C9" w:rsidRDefault="008E0CE7" w:rsidP="008E0CE7">
            <w:pPr>
              <w:spacing w:line="360" w:lineRule="auto"/>
              <w:rPr>
                <w:highlight w:val="yellow"/>
              </w:rPr>
            </w:pPr>
          </w:p>
        </w:tc>
        <w:tc>
          <w:tcPr>
            <w:tcW w:w="882" w:type="dxa"/>
          </w:tcPr>
          <w:p w14:paraId="669AC9EB" w14:textId="77777777" w:rsidR="008E0CE7" w:rsidRPr="00E251C9" w:rsidRDefault="008E0CE7" w:rsidP="008E0CE7">
            <w:pPr>
              <w:spacing w:line="360" w:lineRule="auto"/>
              <w:rPr>
                <w:highlight w:val="yellow"/>
              </w:rPr>
            </w:pPr>
          </w:p>
        </w:tc>
        <w:tc>
          <w:tcPr>
            <w:tcW w:w="568" w:type="dxa"/>
          </w:tcPr>
          <w:p w14:paraId="5B411E60" w14:textId="77777777" w:rsidR="008E0CE7" w:rsidRPr="00E251C9" w:rsidRDefault="008E0CE7" w:rsidP="008E0CE7">
            <w:pPr>
              <w:spacing w:line="360" w:lineRule="auto"/>
              <w:rPr>
                <w:highlight w:val="yellow"/>
              </w:rPr>
            </w:pPr>
          </w:p>
        </w:tc>
        <w:tc>
          <w:tcPr>
            <w:tcW w:w="923" w:type="dxa"/>
          </w:tcPr>
          <w:p w14:paraId="6C373931" w14:textId="77777777" w:rsidR="008E0CE7" w:rsidRPr="00E251C9" w:rsidRDefault="008E0CE7" w:rsidP="008E0CE7">
            <w:pPr>
              <w:spacing w:line="360" w:lineRule="auto"/>
              <w:rPr>
                <w:highlight w:val="yellow"/>
              </w:rPr>
            </w:pPr>
          </w:p>
        </w:tc>
        <w:tc>
          <w:tcPr>
            <w:tcW w:w="882" w:type="dxa"/>
          </w:tcPr>
          <w:p w14:paraId="1D99F15B" w14:textId="77777777" w:rsidR="008E0CE7" w:rsidRPr="00E251C9" w:rsidRDefault="008E0CE7" w:rsidP="008E0CE7">
            <w:pPr>
              <w:spacing w:line="360" w:lineRule="auto"/>
              <w:rPr>
                <w:highlight w:val="yellow"/>
              </w:rPr>
            </w:pPr>
          </w:p>
        </w:tc>
        <w:tc>
          <w:tcPr>
            <w:tcW w:w="1238" w:type="dxa"/>
          </w:tcPr>
          <w:p w14:paraId="35CD00E8" w14:textId="77777777" w:rsidR="008E0CE7" w:rsidRPr="00E251C9" w:rsidRDefault="008E0CE7" w:rsidP="008E0CE7">
            <w:pPr>
              <w:spacing w:line="360" w:lineRule="auto"/>
              <w:rPr>
                <w:highlight w:val="yellow"/>
              </w:rPr>
            </w:pPr>
          </w:p>
        </w:tc>
        <w:tc>
          <w:tcPr>
            <w:tcW w:w="1217" w:type="dxa"/>
          </w:tcPr>
          <w:p w14:paraId="14A89DC0" w14:textId="77777777" w:rsidR="008E0CE7" w:rsidRPr="00E251C9" w:rsidRDefault="008E0CE7" w:rsidP="008E0CE7">
            <w:pPr>
              <w:spacing w:line="360" w:lineRule="auto"/>
              <w:rPr>
                <w:highlight w:val="yellow"/>
              </w:rPr>
            </w:pPr>
          </w:p>
        </w:tc>
        <w:tc>
          <w:tcPr>
            <w:tcW w:w="1238" w:type="dxa"/>
          </w:tcPr>
          <w:p w14:paraId="23B87D95" w14:textId="77777777" w:rsidR="008E0CE7" w:rsidRPr="00E251C9" w:rsidRDefault="008E0CE7" w:rsidP="008E0CE7">
            <w:pPr>
              <w:spacing w:line="360" w:lineRule="auto"/>
              <w:rPr>
                <w:highlight w:val="yellow"/>
              </w:rPr>
            </w:pPr>
          </w:p>
        </w:tc>
        <w:tc>
          <w:tcPr>
            <w:tcW w:w="1217" w:type="dxa"/>
          </w:tcPr>
          <w:p w14:paraId="77B684C2" w14:textId="77777777" w:rsidR="008E0CE7" w:rsidRPr="00E251C9" w:rsidRDefault="008E0CE7" w:rsidP="008E0CE7">
            <w:pPr>
              <w:spacing w:line="360" w:lineRule="auto"/>
              <w:rPr>
                <w:highlight w:val="yellow"/>
              </w:rPr>
            </w:pPr>
          </w:p>
        </w:tc>
      </w:tr>
      <w:tr w:rsidR="007200B4" w14:paraId="660F6C51" w14:textId="77777777" w:rsidTr="007200B4">
        <w:trPr>
          <w:gridAfter w:val="1"/>
          <w:wAfter w:w="8" w:type="dxa"/>
          <w:trHeight w:val="444"/>
        </w:trPr>
        <w:tc>
          <w:tcPr>
            <w:tcW w:w="1229" w:type="dxa"/>
          </w:tcPr>
          <w:p w14:paraId="6FD7AA3C" w14:textId="113C45D7" w:rsidR="008E0CE7" w:rsidRDefault="008E0CE7" w:rsidP="00677B4D">
            <w:pPr>
              <w:spacing w:line="360" w:lineRule="auto"/>
              <w:jc w:val="center"/>
            </w:pPr>
            <w:r>
              <w:t>4</w:t>
            </w:r>
          </w:p>
        </w:tc>
        <w:tc>
          <w:tcPr>
            <w:tcW w:w="1134" w:type="dxa"/>
          </w:tcPr>
          <w:p w14:paraId="3FAAAD0B" w14:textId="2D06D8D6" w:rsidR="008E0CE7" w:rsidRDefault="008E0CE7" w:rsidP="008E0CE7">
            <w:pPr>
              <w:spacing w:line="360" w:lineRule="auto"/>
            </w:pPr>
            <w:r>
              <w:t>Late</w:t>
            </w:r>
          </w:p>
        </w:tc>
        <w:tc>
          <w:tcPr>
            <w:tcW w:w="723" w:type="dxa"/>
          </w:tcPr>
          <w:p w14:paraId="11BD528B" w14:textId="309E9BF6" w:rsidR="008E0CE7" w:rsidRDefault="00EF4D74" w:rsidP="008E0CE7">
            <w:pPr>
              <w:spacing w:line="360" w:lineRule="auto"/>
            </w:pPr>
            <w:r>
              <w:t>1717</w:t>
            </w:r>
          </w:p>
        </w:tc>
        <w:tc>
          <w:tcPr>
            <w:tcW w:w="754" w:type="dxa"/>
          </w:tcPr>
          <w:p w14:paraId="27146647" w14:textId="209F1CBB" w:rsidR="008E0CE7" w:rsidRDefault="00EF4D74" w:rsidP="008E0CE7">
            <w:pPr>
              <w:spacing w:line="360" w:lineRule="auto"/>
            </w:pPr>
            <w:r>
              <w:t>1980</w:t>
            </w:r>
          </w:p>
        </w:tc>
        <w:tc>
          <w:tcPr>
            <w:tcW w:w="568" w:type="dxa"/>
          </w:tcPr>
          <w:p w14:paraId="54A48C15" w14:textId="77777777" w:rsidR="008E0CE7" w:rsidRPr="00E251C9" w:rsidRDefault="008E0CE7" w:rsidP="008E0CE7">
            <w:pPr>
              <w:spacing w:line="360" w:lineRule="auto"/>
              <w:rPr>
                <w:highlight w:val="yellow"/>
              </w:rPr>
            </w:pPr>
          </w:p>
        </w:tc>
        <w:tc>
          <w:tcPr>
            <w:tcW w:w="756" w:type="dxa"/>
          </w:tcPr>
          <w:p w14:paraId="479ED6BF" w14:textId="77777777" w:rsidR="008E0CE7" w:rsidRPr="00E251C9" w:rsidRDefault="008E0CE7" w:rsidP="008E0CE7">
            <w:pPr>
              <w:spacing w:line="360" w:lineRule="auto"/>
              <w:rPr>
                <w:highlight w:val="yellow"/>
              </w:rPr>
            </w:pPr>
          </w:p>
        </w:tc>
        <w:tc>
          <w:tcPr>
            <w:tcW w:w="882" w:type="dxa"/>
          </w:tcPr>
          <w:p w14:paraId="33A1446A" w14:textId="77777777" w:rsidR="008E0CE7" w:rsidRPr="00E251C9" w:rsidRDefault="008E0CE7" w:rsidP="008E0CE7">
            <w:pPr>
              <w:spacing w:line="360" w:lineRule="auto"/>
              <w:rPr>
                <w:highlight w:val="yellow"/>
              </w:rPr>
            </w:pPr>
          </w:p>
        </w:tc>
        <w:tc>
          <w:tcPr>
            <w:tcW w:w="568" w:type="dxa"/>
          </w:tcPr>
          <w:p w14:paraId="4CCA66FB" w14:textId="77777777" w:rsidR="008E0CE7" w:rsidRPr="00E251C9" w:rsidRDefault="008E0CE7" w:rsidP="008E0CE7">
            <w:pPr>
              <w:spacing w:line="360" w:lineRule="auto"/>
              <w:rPr>
                <w:highlight w:val="yellow"/>
              </w:rPr>
            </w:pPr>
          </w:p>
        </w:tc>
        <w:tc>
          <w:tcPr>
            <w:tcW w:w="923" w:type="dxa"/>
          </w:tcPr>
          <w:p w14:paraId="0BDD882C" w14:textId="77777777" w:rsidR="008E0CE7" w:rsidRPr="00E251C9" w:rsidRDefault="008E0CE7" w:rsidP="008E0CE7">
            <w:pPr>
              <w:spacing w:line="360" w:lineRule="auto"/>
              <w:rPr>
                <w:highlight w:val="yellow"/>
              </w:rPr>
            </w:pPr>
          </w:p>
        </w:tc>
        <w:tc>
          <w:tcPr>
            <w:tcW w:w="882" w:type="dxa"/>
          </w:tcPr>
          <w:p w14:paraId="4CBDC36B" w14:textId="77777777" w:rsidR="008E0CE7" w:rsidRPr="00E251C9" w:rsidRDefault="008E0CE7" w:rsidP="008E0CE7">
            <w:pPr>
              <w:spacing w:line="360" w:lineRule="auto"/>
              <w:rPr>
                <w:highlight w:val="yellow"/>
              </w:rPr>
            </w:pPr>
          </w:p>
        </w:tc>
        <w:tc>
          <w:tcPr>
            <w:tcW w:w="1238" w:type="dxa"/>
          </w:tcPr>
          <w:p w14:paraId="26FECBFF" w14:textId="77777777" w:rsidR="008E0CE7" w:rsidRPr="00E251C9" w:rsidRDefault="008E0CE7" w:rsidP="008E0CE7">
            <w:pPr>
              <w:spacing w:line="360" w:lineRule="auto"/>
              <w:rPr>
                <w:highlight w:val="yellow"/>
              </w:rPr>
            </w:pPr>
          </w:p>
        </w:tc>
        <w:tc>
          <w:tcPr>
            <w:tcW w:w="1217" w:type="dxa"/>
          </w:tcPr>
          <w:p w14:paraId="17E4AD3C" w14:textId="77777777" w:rsidR="008E0CE7" w:rsidRPr="00E251C9" w:rsidRDefault="008E0CE7" w:rsidP="008E0CE7">
            <w:pPr>
              <w:spacing w:line="360" w:lineRule="auto"/>
              <w:rPr>
                <w:highlight w:val="yellow"/>
              </w:rPr>
            </w:pPr>
          </w:p>
        </w:tc>
        <w:tc>
          <w:tcPr>
            <w:tcW w:w="1238" w:type="dxa"/>
          </w:tcPr>
          <w:p w14:paraId="3AD6A818" w14:textId="77777777" w:rsidR="008E0CE7" w:rsidRPr="00E251C9" w:rsidRDefault="008E0CE7" w:rsidP="008E0CE7">
            <w:pPr>
              <w:spacing w:line="360" w:lineRule="auto"/>
              <w:rPr>
                <w:highlight w:val="yellow"/>
              </w:rPr>
            </w:pPr>
          </w:p>
        </w:tc>
        <w:tc>
          <w:tcPr>
            <w:tcW w:w="1217" w:type="dxa"/>
          </w:tcPr>
          <w:p w14:paraId="57FB7DA1" w14:textId="77777777" w:rsidR="008E0CE7" w:rsidRPr="00E251C9" w:rsidRDefault="008E0CE7" w:rsidP="008E0CE7">
            <w:pPr>
              <w:spacing w:line="360" w:lineRule="auto"/>
              <w:rPr>
                <w:highlight w:val="yellow"/>
              </w:rPr>
            </w:pPr>
          </w:p>
        </w:tc>
      </w:tr>
      <w:tr w:rsidR="007200B4" w14:paraId="6D4D1C4D" w14:textId="77777777" w:rsidTr="007200B4">
        <w:trPr>
          <w:gridAfter w:val="1"/>
          <w:wAfter w:w="8" w:type="dxa"/>
          <w:trHeight w:val="444"/>
        </w:trPr>
        <w:tc>
          <w:tcPr>
            <w:tcW w:w="1229" w:type="dxa"/>
          </w:tcPr>
          <w:p w14:paraId="78BB4FAA" w14:textId="504FFB3B" w:rsidR="008E0CE7" w:rsidRDefault="008E0CE7" w:rsidP="00677B4D">
            <w:pPr>
              <w:spacing w:line="360" w:lineRule="auto"/>
              <w:jc w:val="center"/>
            </w:pPr>
            <w:r>
              <w:t>5</w:t>
            </w:r>
          </w:p>
        </w:tc>
        <w:tc>
          <w:tcPr>
            <w:tcW w:w="1134" w:type="dxa"/>
          </w:tcPr>
          <w:p w14:paraId="44EC30B5" w14:textId="794DEA4A" w:rsidR="008E0CE7" w:rsidRDefault="008E0CE7" w:rsidP="008E0CE7">
            <w:pPr>
              <w:spacing w:line="360" w:lineRule="auto"/>
            </w:pPr>
            <w:r>
              <w:t>Early</w:t>
            </w:r>
          </w:p>
        </w:tc>
        <w:tc>
          <w:tcPr>
            <w:tcW w:w="723" w:type="dxa"/>
          </w:tcPr>
          <w:p w14:paraId="341564A6" w14:textId="1D19AD26" w:rsidR="008E0CE7" w:rsidRDefault="00EF4D74" w:rsidP="008E0CE7">
            <w:pPr>
              <w:spacing w:line="360" w:lineRule="auto"/>
            </w:pPr>
            <w:r>
              <w:t>3363</w:t>
            </w:r>
          </w:p>
        </w:tc>
        <w:tc>
          <w:tcPr>
            <w:tcW w:w="754" w:type="dxa"/>
          </w:tcPr>
          <w:p w14:paraId="33C3066D" w14:textId="444FD280" w:rsidR="008E0CE7" w:rsidRDefault="00EF4D74" w:rsidP="008E0CE7">
            <w:pPr>
              <w:spacing w:line="360" w:lineRule="auto"/>
            </w:pPr>
            <w:r>
              <w:t>4451</w:t>
            </w:r>
          </w:p>
        </w:tc>
        <w:tc>
          <w:tcPr>
            <w:tcW w:w="568" w:type="dxa"/>
          </w:tcPr>
          <w:p w14:paraId="5BDA606F" w14:textId="77777777" w:rsidR="008E0CE7" w:rsidRPr="00E251C9" w:rsidRDefault="008E0CE7" w:rsidP="008E0CE7">
            <w:pPr>
              <w:spacing w:line="360" w:lineRule="auto"/>
              <w:rPr>
                <w:highlight w:val="yellow"/>
              </w:rPr>
            </w:pPr>
          </w:p>
        </w:tc>
        <w:tc>
          <w:tcPr>
            <w:tcW w:w="756" w:type="dxa"/>
          </w:tcPr>
          <w:p w14:paraId="63B25E2F" w14:textId="77777777" w:rsidR="008E0CE7" w:rsidRPr="00E251C9" w:rsidRDefault="008E0CE7" w:rsidP="008E0CE7">
            <w:pPr>
              <w:spacing w:line="360" w:lineRule="auto"/>
              <w:rPr>
                <w:highlight w:val="yellow"/>
              </w:rPr>
            </w:pPr>
          </w:p>
        </w:tc>
        <w:tc>
          <w:tcPr>
            <w:tcW w:w="882" w:type="dxa"/>
          </w:tcPr>
          <w:p w14:paraId="4CD42570" w14:textId="77777777" w:rsidR="008E0CE7" w:rsidRPr="00E251C9" w:rsidRDefault="008E0CE7" w:rsidP="008E0CE7">
            <w:pPr>
              <w:spacing w:line="360" w:lineRule="auto"/>
              <w:rPr>
                <w:highlight w:val="yellow"/>
              </w:rPr>
            </w:pPr>
          </w:p>
        </w:tc>
        <w:tc>
          <w:tcPr>
            <w:tcW w:w="568" w:type="dxa"/>
          </w:tcPr>
          <w:p w14:paraId="01AD16E7" w14:textId="77777777" w:rsidR="008E0CE7" w:rsidRPr="00E251C9" w:rsidRDefault="008E0CE7" w:rsidP="008E0CE7">
            <w:pPr>
              <w:spacing w:line="360" w:lineRule="auto"/>
              <w:rPr>
                <w:highlight w:val="yellow"/>
              </w:rPr>
            </w:pPr>
          </w:p>
        </w:tc>
        <w:tc>
          <w:tcPr>
            <w:tcW w:w="923" w:type="dxa"/>
          </w:tcPr>
          <w:p w14:paraId="68544DE5" w14:textId="77777777" w:rsidR="008E0CE7" w:rsidRPr="00E251C9" w:rsidRDefault="008E0CE7" w:rsidP="008E0CE7">
            <w:pPr>
              <w:spacing w:line="360" w:lineRule="auto"/>
              <w:rPr>
                <w:highlight w:val="yellow"/>
              </w:rPr>
            </w:pPr>
          </w:p>
        </w:tc>
        <w:tc>
          <w:tcPr>
            <w:tcW w:w="882" w:type="dxa"/>
          </w:tcPr>
          <w:p w14:paraId="053D29F5" w14:textId="77777777" w:rsidR="008E0CE7" w:rsidRPr="00E251C9" w:rsidRDefault="008E0CE7" w:rsidP="008E0CE7">
            <w:pPr>
              <w:spacing w:line="360" w:lineRule="auto"/>
              <w:rPr>
                <w:highlight w:val="yellow"/>
              </w:rPr>
            </w:pPr>
          </w:p>
        </w:tc>
        <w:tc>
          <w:tcPr>
            <w:tcW w:w="1238" w:type="dxa"/>
          </w:tcPr>
          <w:p w14:paraId="167F455E" w14:textId="77777777" w:rsidR="008E0CE7" w:rsidRPr="00E251C9" w:rsidRDefault="008E0CE7" w:rsidP="008E0CE7">
            <w:pPr>
              <w:spacing w:line="360" w:lineRule="auto"/>
              <w:rPr>
                <w:highlight w:val="yellow"/>
              </w:rPr>
            </w:pPr>
          </w:p>
        </w:tc>
        <w:tc>
          <w:tcPr>
            <w:tcW w:w="1217" w:type="dxa"/>
          </w:tcPr>
          <w:p w14:paraId="2B94E4D1" w14:textId="77777777" w:rsidR="008E0CE7" w:rsidRPr="00E251C9" w:rsidRDefault="008E0CE7" w:rsidP="008E0CE7">
            <w:pPr>
              <w:spacing w:line="360" w:lineRule="auto"/>
              <w:rPr>
                <w:highlight w:val="yellow"/>
              </w:rPr>
            </w:pPr>
          </w:p>
        </w:tc>
        <w:tc>
          <w:tcPr>
            <w:tcW w:w="1238" w:type="dxa"/>
          </w:tcPr>
          <w:p w14:paraId="0A1AEC36" w14:textId="77777777" w:rsidR="008E0CE7" w:rsidRPr="00E251C9" w:rsidRDefault="008E0CE7" w:rsidP="008E0CE7">
            <w:pPr>
              <w:spacing w:line="360" w:lineRule="auto"/>
              <w:rPr>
                <w:highlight w:val="yellow"/>
              </w:rPr>
            </w:pPr>
          </w:p>
        </w:tc>
        <w:tc>
          <w:tcPr>
            <w:tcW w:w="1217" w:type="dxa"/>
          </w:tcPr>
          <w:p w14:paraId="45E495A1" w14:textId="77777777" w:rsidR="008E0CE7" w:rsidRPr="00E251C9" w:rsidRDefault="008E0CE7" w:rsidP="008E0CE7">
            <w:pPr>
              <w:spacing w:line="360" w:lineRule="auto"/>
              <w:rPr>
                <w:highlight w:val="yellow"/>
              </w:rPr>
            </w:pPr>
          </w:p>
        </w:tc>
      </w:tr>
      <w:tr w:rsidR="007200B4" w14:paraId="43247CAB" w14:textId="77777777" w:rsidTr="007200B4">
        <w:trPr>
          <w:gridAfter w:val="1"/>
          <w:wAfter w:w="8" w:type="dxa"/>
          <w:trHeight w:val="444"/>
        </w:trPr>
        <w:tc>
          <w:tcPr>
            <w:tcW w:w="1229" w:type="dxa"/>
          </w:tcPr>
          <w:p w14:paraId="42439582" w14:textId="5482EEDC" w:rsidR="008E0CE7" w:rsidRDefault="008E0CE7" w:rsidP="00677B4D">
            <w:pPr>
              <w:spacing w:line="360" w:lineRule="auto"/>
              <w:jc w:val="center"/>
            </w:pPr>
            <w:r>
              <w:t>5</w:t>
            </w:r>
          </w:p>
        </w:tc>
        <w:tc>
          <w:tcPr>
            <w:tcW w:w="1134" w:type="dxa"/>
          </w:tcPr>
          <w:p w14:paraId="35CB667B" w14:textId="3D220EF8" w:rsidR="008E0CE7" w:rsidRDefault="008E0CE7" w:rsidP="008E0CE7">
            <w:pPr>
              <w:spacing w:line="360" w:lineRule="auto"/>
            </w:pPr>
            <w:r>
              <w:t>Late</w:t>
            </w:r>
          </w:p>
        </w:tc>
        <w:tc>
          <w:tcPr>
            <w:tcW w:w="723" w:type="dxa"/>
          </w:tcPr>
          <w:p w14:paraId="572756BF" w14:textId="7C622D9F" w:rsidR="008E0CE7" w:rsidRDefault="00EF4D74" w:rsidP="008E0CE7">
            <w:pPr>
              <w:spacing w:line="360" w:lineRule="auto"/>
            </w:pPr>
            <w:r>
              <w:t>1244</w:t>
            </w:r>
          </w:p>
        </w:tc>
        <w:tc>
          <w:tcPr>
            <w:tcW w:w="754" w:type="dxa"/>
          </w:tcPr>
          <w:p w14:paraId="1B37C3F7" w14:textId="7B23CEB1" w:rsidR="008E0CE7" w:rsidRDefault="00EF4D74" w:rsidP="008E0CE7">
            <w:pPr>
              <w:spacing w:line="360" w:lineRule="auto"/>
            </w:pPr>
            <w:r>
              <w:t>1433</w:t>
            </w:r>
          </w:p>
        </w:tc>
        <w:tc>
          <w:tcPr>
            <w:tcW w:w="568" w:type="dxa"/>
          </w:tcPr>
          <w:p w14:paraId="4565A7C2" w14:textId="77777777" w:rsidR="008E0CE7" w:rsidRPr="00E251C9" w:rsidRDefault="008E0CE7" w:rsidP="008E0CE7">
            <w:pPr>
              <w:spacing w:line="360" w:lineRule="auto"/>
              <w:rPr>
                <w:highlight w:val="yellow"/>
              </w:rPr>
            </w:pPr>
          </w:p>
        </w:tc>
        <w:tc>
          <w:tcPr>
            <w:tcW w:w="756" w:type="dxa"/>
          </w:tcPr>
          <w:p w14:paraId="67E18CD3" w14:textId="77777777" w:rsidR="008E0CE7" w:rsidRPr="00E251C9" w:rsidRDefault="008E0CE7" w:rsidP="008E0CE7">
            <w:pPr>
              <w:spacing w:line="360" w:lineRule="auto"/>
              <w:rPr>
                <w:highlight w:val="yellow"/>
              </w:rPr>
            </w:pPr>
          </w:p>
        </w:tc>
        <w:tc>
          <w:tcPr>
            <w:tcW w:w="882" w:type="dxa"/>
          </w:tcPr>
          <w:p w14:paraId="52E46234" w14:textId="77777777" w:rsidR="008E0CE7" w:rsidRPr="00E251C9" w:rsidRDefault="008E0CE7" w:rsidP="008E0CE7">
            <w:pPr>
              <w:spacing w:line="360" w:lineRule="auto"/>
              <w:rPr>
                <w:highlight w:val="yellow"/>
              </w:rPr>
            </w:pPr>
          </w:p>
        </w:tc>
        <w:tc>
          <w:tcPr>
            <w:tcW w:w="568" w:type="dxa"/>
          </w:tcPr>
          <w:p w14:paraId="1E983FC8" w14:textId="77777777" w:rsidR="008E0CE7" w:rsidRPr="00E251C9" w:rsidRDefault="008E0CE7" w:rsidP="008E0CE7">
            <w:pPr>
              <w:spacing w:line="360" w:lineRule="auto"/>
              <w:rPr>
                <w:highlight w:val="yellow"/>
              </w:rPr>
            </w:pPr>
          </w:p>
        </w:tc>
        <w:tc>
          <w:tcPr>
            <w:tcW w:w="923" w:type="dxa"/>
          </w:tcPr>
          <w:p w14:paraId="51D39BCB" w14:textId="77777777" w:rsidR="008E0CE7" w:rsidRPr="00E251C9" w:rsidRDefault="008E0CE7" w:rsidP="008E0CE7">
            <w:pPr>
              <w:spacing w:line="360" w:lineRule="auto"/>
              <w:rPr>
                <w:highlight w:val="yellow"/>
              </w:rPr>
            </w:pPr>
          </w:p>
        </w:tc>
        <w:tc>
          <w:tcPr>
            <w:tcW w:w="882" w:type="dxa"/>
          </w:tcPr>
          <w:p w14:paraId="3E0CA72B" w14:textId="77777777" w:rsidR="008E0CE7" w:rsidRPr="00E251C9" w:rsidRDefault="008E0CE7" w:rsidP="008E0CE7">
            <w:pPr>
              <w:spacing w:line="360" w:lineRule="auto"/>
              <w:rPr>
                <w:highlight w:val="yellow"/>
              </w:rPr>
            </w:pPr>
          </w:p>
        </w:tc>
        <w:tc>
          <w:tcPr>
            <w:tcW w:w="1238" w:type="dxa"/>
          </w:tcPr>
          <w:p w14:paraId="0675F018" w14:textId="77777777" w:rsidR="008E0CE7" w:rsidRPr="00E251C9" w:rsidRDefault="008E0CE7" w:rsidP="008E0CE7">
            <w:pPr>
              <w:spacing w:line="360" w:lineRule="auto"/>
              <w:rPr>
                <w:highlight w:val="yellow"/>
              </w:rPr>
            </w:pPr>
          </w:p>
        </w:tc>
        <w:tc>
          <w:tcPr>
            <w:tcW w:w="1217" w:type="dxa"/>
          </w:tcPr>
          <w:p w14:paraId="75888987" w14:textId="77777777" w:rsidR="008E0CE7" w:rsidRPr="00E251C9" w:rsidRDefault="008E0CE7" w:rsidP="008E0CE7">
            <w:pPr>
              <w:spacing w:line="360" w:lineRule="auto"/>
              <w:rPr>
                <w:highlight w:val="yellow"/>
              </w:rPr>
            </w:pPr>
          </w:p>
        </w:tc>
        <w:tc>
          <w:tcPr>
            <w:tcW w:w="1238" w:type="dxa"/>
          </w:tcPr>
          <w:p w14:paraId="121104D2" w14:textId="77777777" w:rsidR="008E0CE7" w:rsidRPr="00E251C9" w:rsidRDefault="008E0CE7" w:rsidP="008E0CE7">
            <w:pPr>
              <w:spacing w:line="360" w:lineRule="auto"/>
              <w:rPr>
                <w:highlight w:val="yellow"/>
              </w:rPr>
            </w:pPr>
          </w:p>
        </w:tc>
        <w:tc>
          <w:tcPr>
            <w:tcW w:w="1217" w:type="dxa"/>
          </w:tcPr>
          <w:p w14:paraId="31F29AAC" w14:textId="77777777" w:rsidR="008E0CE7" w:rsidRPr="00E251C9" w:rsidRDefault="008E0CE7" w:rsidP="008E0CE7">
            <w:pPr>
              <w:spacing w:line="360" w:lineRule="auto"/>
              <w:rPr>
                <w:highlight w:val="yellow"/>
              </w:rPr>
            </w:pPr>
          </w:p>
        </w:tc>
      </w:tr>
    </w:tbl>
    <w:p w14:paraId="3D89252A" w14:textId="45813194" w:rsidR="000B0FA0" w:rsidRDefault="00E20C70" w:rsidP="00896FAE">
      <w:pPr>
        <w:pStyle w:val="Caption"/>
        <w:spacing w:line="360" w:lineRule="auto"/>
        <w:sectPr w:rsidR="000B0FA0" w:rsidSect="000B0FA0">
          <w:pgSz w:w="15840" w:h="12240" w:orient="landscape"/>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r>
        <w:t xml:space="preserve">. </w:t>
      </w:r>
      <w:r w:rsidR="000B0FA0">
        <w:t>Description of GAM- and Ecosystem-based Regions,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ins w:id="387" w:author="Maia Kapur" w:date="2019-04-04T14:41:00Z">
        <w:r w:rsidR="006D6165">
          <w:t xml:space="preserve">Figure </w:t>
        </w:r>
        <w:r w:rsidR="006D6165">
          <w:rPr>
            <w:noProof/>
          </w:rPr>
          <w:t>8</w:t>
        </w:r>
      </w:ins>
      <w:r w:rsidR="006D6165">
        <w:fldChar w:fldCharType="end"/>
      </w:r>
      <w:r w:rsidR="006D6165">
        <w:t xml:space="preserve">, </w:t>
      </w:r>
      <w:r w:rsidR="00627092">
        <w:t>with “early” period being observations before 2010.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ins w:id="388" w:author="Maia Kapur" w:date="2019-04-04T14:41:00Z">
        <w:r w:rsidR="006D6165">
          <w:rPr>
            <w:noProof/>
          </w:rPr>
          <w:t>9</w:t>
        </w:r>
      </w:ins>
      <w:r w:rsidR="006D6165">
        <w:fldChar w:fldCharType="end"/>
      </w:r>
      <w:r w:rsidR="006D6165">
        <w:t>.</w:t>
      </w:r>
    </w:p>
    <w:p w14:paraId="681FBC1D" w14:textId="6F16174F" w:rsidR="00E20C70" w:rsidRDefault="00E20C70" w:rsidP="00896FAE">
      <w:pPr>
        <w:pStyle w:val="Caption"/>
        <w:spacing w:line="360" w:lineRule="auto"/>
        <w:sectPr w:rsidR="00E20C70" w:rsidSect="001958F3">
          <w:pgSz w:w="12240" w:h="15840"/>
          <w:pgMar w:top="1440" w:right="1440" w:bottom="1440" w:left="1440" w:header="720" w:footer="720" w:gutter="0"/>
          <w:cols w:space="720"/>
          <w:docGrid w:linePitch="360"/>
        </w:sectPr>
      </w:pPr>
    </w:p>
    <w:p w14:paraId="44DAAD3E" w14:textId="77777777" w:rsidR="00BB02E4" w:rsidRPr="004906F5" w:rsidRDefault="00BB02E4" w:rsidP="00896FAE">
      <w:pPr>
        <w:pStyle w:val="Heading1"/>
        <w:spacing w:line="360" w:lineRule="auto"/>
      </w:pPr>
      <w:r w:rsidRPr="004906F5">
        <w:lastRenderedPageBreak/>
        <w:t>References</w:t>
      </w:r>
    </w:p>
    <w:p w14:paraId="4EE004DC" w14:textId="1CE20CE1" w:rsidR="008924A8" w:rsidRPr="008924A8" w:rsidRDefault="00BB02E4" w:rsidP="008924A8">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8924A8" w:rsidRPr="008924A8">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3275BDE"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7FC155D"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Echave, K.B., Hanselman, D.H., Adkison, M.D., Sigler, M.F., 2012. Interdecadal Change in Growth of Sablefish (</w:t>
      </w:r>
      <w:r w:rsidRPr="008924A8">
        <w:rPr>
          <w:i/>
          <w:iCs/>
          <w:noProof/>
        </w:rPr>
        <w:t>Anoplopoma fimbria</w:t>
      </w:r>
      <w:r w:rsidRPr="008924A8">
        <w:rPr>
          <w:noProof/>
        </w:rPr>
        <w:t>) in the Northeast Pacific Ocean. Fish. Bull. 110, 361–374.</w:t>
      </w:r>
    </w:p>
    <w:p w14:paraId="3CCC4FBA"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Gertseva, V., Matson, S.E., Cope, J., 2017. Spatial growth variability in marine fish: Example from Northeast Pacific groundfish. ICES J. Mar. Sci. 74, 1602–1613. https://doi.org/10.1093/icesjms/fsx016</w:t>
      </w:r>
    </w:p>
    <w:p w14:paraId="051B733B"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Guthery, F.S., Burnham, K.P., Anderson, D.R., 2003. Model Selection and Multimodel Inference: A Practical Information-Theoretic Approach. J. Wildl. Manage. https://doi.org/10.2307/3802723</w:t>
      </w:r>
    </w:p>
    <w:p w14:paraId="09205E0D"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Hanselman, D.H., Heifetz, J., Echave, K.B., Dressel, S.C., Jech, J.M., 2015. Move it or lose it: movement and mortality of sablefish tagged in Alaska. Can. J. Fish. Aquat. Sci. 72, 238–251. https://doi.org/10.1139/cjfas-2014-0251</w:t>
      </w:r>
    </w:p>
    <w:p w14:paraId="39C4D45E"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Hanselman, D.H., Lunsford, C.R., Rodgveller, C.J., 2017. Assessment of the sablefish stock in Alaska in 2017. Stock Assess. Fish. Eval. Rep. Groundf. Resour. Gulf Alaska 576–717.</w:t>
      </w:r>
    </w:p>
    <w:p w14:paraId="4F13E41A"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Hanselman, D.H., Lunsford, C.R., Rodgveller, C.J., 2015. Assessment of the sablefish stock in Alaska. Stock Assess. Fish. Eval. Rep. Groundf. Resour. Gulf Alaska 2014, 576–717.</w:t>
      </w:r>
    </w:p>
    <w:p w14:paraId="49229E00"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Hurst, T.P., Abookire, A.A., 2006. Temporal and spatial variation in potential and realized growth rates of age-0 year northern rock sole. J. Fish Biol. 68, 905–919. https://doi.org/10.1111/j.0022-1112.2006.00985.x</w:t>
      </w:r>
    </w:p>
    <w:p w14:paraId="501436B2"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lastRenderedPageBreak/>
        <w:t>James, M.K., Armsworth, P.R., Mason, L.B., Bode, L., 2002. The structure of reef fish metapopulations: modelling larval dispersal and retention patterns. Proc. Biol. Sci. 269, 2079–2086. https://doi.org/10.1098/rspb.2002.2128</w:t>
      </w:r>
    </w:p>
    <w:p w14:paraId="32833C8E"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 xml:space="preserve">Jasonowicz, A.J., Goetz, F.W., Goetz, G.W., Nichols, K.M., 2017. Love the one you’re with: genomic evidence of panmixia in the sablefish ( </w:t>
      </w:r>
      <w:r w:rsidRPr="008924A8">
        <w:rPr>
          <w:i/>
          <w:iCs/>
          <w:noProof/>
        </w:rPr>
        <w:t>Anoplopoma fimbria</w:t>
      </w:r>
      <w:r w:rsidRPr="008924A8">
        <w:rPr>
          <w:noProof/>
        </w:rPr>
        <w:t xml:space="preserve"> ). Can. J. Fish. Aquat. Sci. 74, 377–387. https://doi.org/10.1139/cjfas-2016-0012</w:t>
      </w:r>
    </w:p>
    <w:p w14:paraId="6FB6F105"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Johnson, K.F., Rudd, M.B., Pons, M., Akselrud, C.A., Lee, Q., Haltuch, M.A., Hamel, O.S., 2015. Status of the U.S. sablefish resource in 2015.</w:t>
      </w:r>
    </w:p>
    <w:p w14:paraId="58493A10"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Kristensen, K., Nielsen, A., Berg, C., Skaug, H., Bell, B., 2016. TMB: Automatic Differentiation and Laplace Approximation. ournal Stat. Softw. 70, 1–21. https://doi.org/10.18637/jss.v070.i05</w:t>
      </w:r>
    </w:p>
    <w:p w14:paraId="0C454B5C"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 xml:space="preserve">Mason, J.C., Beamish, R.J., McFarlane, G.A., 1983. Sexual Maturity, Fecundity, Spawning, and Early Life History of Sablefish ( </w:t>
      </w:r>
      <w:r w:rsidRPr="008924A8">
        <w:rPr>
          <w:i/>
          <w:iCs/>
          <w:noProof/>
        </w:rPr>
        <w:t>Anoplopoma fimbria</w:t>
      </w:r>
      <w:r w:rsidRPr="008924A8">
        <w:rPr>
          <w:noProof/>
        </w:rPr>
        <w:t xml:space="preserve"> ) off the Pacific Coast of Canada. Can. J. Fish. Aquat. Sci. https://doi.org/10.1139/f83-247</w:t>
      </w:r>
    </w:p>
    <w:p w14:paraId="5968D034"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McDevitt, M., 1990. Growth Analysis of Sablefish From Mark-Recapture Data From the Northeast Pacific. University of Washington.</w:t>
      </w:r>
    </w:p>
    <w:p w14:paraId="2508352E"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Punt, A.E., 2003. The performance of a size-structured stock assessment method in the face of spatial heterogeneity in growth. Fish. Res. 65, 391–409. https://doi.org/10.1016/j.fishres.2003.09.028</w:t>
      </w:r>
    </w:p>
    <w:p w14:paraId="46ECFAD4"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R Development Core Team, R., 2011. R: A Language and Environment for Statistical Computing, R Foundation for Statistical Computing. https://doi.org/10.1007/978-3-540-74686-7</w:t>
      </w:r>
    </w:p>
    <w:p w14:paraId="0C5F7E0C"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Ricker, W., 1969. Effects of size-selective mortality and sampling bias on estimates of growth, mortality, production and yield. J. Fish. Res. Board Canada. https://doi.org/10.1139/f69-051</w:t>
      </w:r>
    </w:p>
    <w:p w14:paraId="46733C78"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Rodionov, S.N., 2004. A sequential algorithm for testing climate regime shifts. Geophys. Res. Lett. 31, 2–5. https://doi.org/10.1029/2004GL019448</w:t>
      </w:r>
    </w:p>
    <w:p w14:paraId="4DE3A494"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 xml:space="preserve">Schnute, J., 1981. A Versatile Growth Model with Statistically Stable Parameters. Can. J. Fish. </w:t>
      </w:r>
      <w:r w:rsidRPr="008924A8">
        <w:rPr>
          <w:noProof/>
        </w:rPr>
        <w:lastRenderedPageBreak/>
        <w:t>Aquat. Sci. 38, 1128–1140. https://doi.org/10.1139/f81-153</w:t>
      </w:r>
    </w:p>
    <w:p w14:paraId="312DAB91"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Shotwell, S.K., Hanselman, D.H., Belkin, I.M., 2014. Toward biophysical synergy: Investigating advection along the Polar Front to identify factors influencing Alaska sablefish recruitment. Deep. Res. Part II 107, 40–53. https://doi.org/10.1016/j.dsr2.2012.08.024</w:t>
      </w:r>
    </w:p>
    <w:p w14:paraId="401B9F6F"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Simpson, G.L., 2018. Modelling palaeoecological time series using generalized additive models. bioRxiv. https://doi.org/10.1101/322248</w:t>
      </w:r>
    </w:p>
    <w:p w14:paraId="7EC04348"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Stawitz, C.C., Essington, T.E., Branch, T.A., Haltuch, M.A., Hollowed, A.B., Spencer, P.D., 2015. A state-space approach for detecting growth variation and application to North Pacific groundfish. Can. J. Fish. Aquat. Sci. 72, 1316–1328. https://doi.org/10.1139/cjfas-2014-0558</w:t>
      </w:r>
    </w:p>
    <w:p w14:paraId="30E218D1"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6CDEE6E9"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Thorson, J.T., 2019a. Guidance for decisions using the Vector Autoregressive Spatio-Temporal (VAST) package in stock, ecosystem, habitat and climate assessments. Fish. Res. 210, 143–161. https://doi.org/10.1016/j.fishres.2018.10.013</w:t>
      </w:r>
    </w:p>
    <w:p w14:paraId="3E4D6272"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Thorson, J.T., 2019b. Guidance for decisions using the Vector Autoregressive Spatio-Temporal (VAST) package in stock, ecosystem, habitat and climate assessments. Fish. Res. https://doi.org/10.1016/j.fishres.2018.10.013</w:t>
      </w:r>
    </w:p>
    <w:p w14:paraId="39C6752C"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Thorson, J.T., Skaug, H.J., Kristensen, K., Shelton, A.O., Ward, E.J., Harms, J.H., Benante, J.A., Inouye, B.D., 2015. The importance of spatial models for estimating the strength of density dependence. Ecology 96, 1202–1212. https://doi.org/10.1890/14-0739.1</w:t>
      </w:r>
    </w:p>
    <w:p w14:paraId="0D89F6F3"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von Bertalanffy, L., 1957. Quantitative Laws in Metabolism and Growth. Q. Rev. Biol. https://doi.org/10.1086/401873</w:t>
      </w:r>
    </w:p>
    <w:p w14:paraId="00D37337" w14:textId="77777777" w:rsidR="008924A8" w:rsidRPr="008924A8" w:rsidRDefault="008924A8" w:rsidP="008924A8">
      <w:pPr>
        <w:widowControl w:val="0"/>
        <w:autoSpaceDE w:val="0"/>
        <w:autoSpaceDN w:val="0"/>
        <w:adjustRightInd w:val="0"/>
        <w:spacing w:line="360" w:lineRule="auto"/>
        <w:ind w:left="480" w:hanging="480"/>
        <w:rPr>
          <w:noProof/>
        </w:rPr>
      </w:pPr>
      <w:r w:rsidRPr="008924A8">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lastRenderedPageBreak/>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Punt, Andre (O&amp;A, Hobart)" w:date="2019-02-18T17:45:00Z" w:initials="PA(H">
    <w:p w14:paraId="4698F5F9" w14:textId="77777777" w:rsidR="00F93C67" w:rsidRDefault="00F93C67" w:rsidP="00B1327B">
      <w:pPr>
        <w:pStyle w:val="CommentText"/>
      </w:pPr>
      <w:r>
        <w:rPr>
          <w:rStyle w:val="CommentReference"/>
        </w:rPr>
        <w:annotationRef/>
      </w:r>
      <w:r>
        <w:t xml:space="preserve">Move some of this text to </w:t>
      </w:r>
      <w:proofErr w:type="spellStart"/>
      <w:r>
        <w:t>th</w:t>
      </w:r>
      <w:proofErr w:type="spellEnd"/>
      <w:r>
        <w:t xml:space="preserve"> intro</w:t>
      </w:r>
    </w:p>
  </w:comment>
  <w:comment w:id="3" w:author="Punt, Andre (O&amp;A, Hobart)" w:date="2019-02-18T15:37:00Z" w:initials="PA(H">
    <w:p w14:paraId="0E66DB8A" w14:textId="5BA2F1C0" w:rsidR="00F93C67" w:rsidRDefault="00F93C67">
      <w:pPr>
        <w:pStyle w:val="CommentText"/>
      </w:pPr>
      <w:r>
        <w:rPr>
          <w:rStyle w:val="CommentReference"/>
        </w:rPr>
        <w:annotationRef/>
      </w:r>
      <w:r>
        <w:t xml:space="preserve">Why not just step </w:t>
      </w:r>
      <w:proofErr w:type="gramStart"/>
      <w:r>
        <w:t>through</w:t>
      </w:r>
      <w:proofErr w:type="gramEnd"/>
    </w:p>
  </w:comment>
  <w:comment w:id="4" w:author="Maia Kapur" w:date="2019-03-14T14:13:00Z" w:initials="MK">
    <w:p w14:paraId="0F227D8E" w14:textId="5E8A102E" w:rsidR="00F93C67" w:rsidRDefault="00F93C67">
      <w:pPr>
        <w:pStyle w:val="CommentText"/>
      </w:pPr>
      <w:r>
        <w:rPr>
          <w:rStyle w:val="CommentReference"/>
        </w:rPr>
        <w:annotationRef/>
      </w:r>
      <w:r>
        <w:t>Added figures and reference here</w:t>
      </w:r>
    </w:p>
  </w:comment>
  <w:comment w:id="5" w:author="Punt, Andre (O&amp;A, Hobart)" w:date="2019-02-18T17:28:00Z" w:initials="PA(H">
    <w:p w14:paraId="7BF5AC86" w14:textId="77777777" w:rsidR="00F93C67" w:rsidRDefault="00F93C67" w:rsidP="00B67BB0">
      <w:pPr>
        <w:pStyle w:val="CommentText"/>
      </w:pPr>
      <w:r>
        <w:rPr>
          <w:rStyle w:val="CommentReference"/>
        </w:rPr>
        <w:annotationRef/>
      </w:r>
      <w:r>
        <w:t>I don’t get Equation 3 – it should be a vector V is a matrix of size 1x1 and G is vector of length #num data</w:t>
      </w:r>
    </w:p>
  </w:comment>
  <w:comment w:id="6" w:author="Maia Kapur" w:date="2019-02-25T08:07:00Z" w:initials="MK">
    <w:p w14:paraId="1AE88D96" w14:textId="77777777" w:rsidR="00F93C67" w:rsidRDefault="00F93C67" w:rsidP="00B67BB0">
      <w:pPr>
        <w:pStyle w:val="CommentText"/>
      </w:pPr>
      <w:r>
        <w:rPr>
          <w:rStyle w:val="CommentReference"/>
        </w:rPr>
        <w:annotationRef/>
      </w:r>
      <w:r>
        <w:t>That’s true, I guess I was trying to illustrate how it’d look with &gt;1d smoother, but will simplify</w:t>
      </w:r>
    </w:p>
  </w:comment>
  <w:comment w:id="9" w:author="Punt, Andre (O&amp;A, Hobart)" w:date="2019-02-18T17:30:00Z" w:initials="PA(H">
    <w:p w14:paraId="1E14529B" w14:textId="184652CF" w:rsidR="00F93C67" w:rsidRDefault="00F93C67">
      <w:pPr>
        <w:pStyle w:val="CommentText"/>
      </w:pPr>
      <w:r>
        <w:rPr>
          <w:rStyle w:val="CommentReference"/>
        </w:rPr>
        <w:annotationRef/>
      </w:r>
      <w:proofErr w:type="spellStart"/>
      <w:r>
        <w:t>Eqn</w:t>
      </w:r>
      <w:proofErr w:type="spellEnd"/>
      <w:r>
        <w:t xml:space="preserve"> 4 is normal not log-normal</w:t>
      </w:r>
    </w:p>
  </w:comment>
  <w:comment w:id="10" w:author="Punt, Andre (O&amp;A, Hobart)" w:date="2019-02-18T17:32:00Z" w:initials="PA(H">
    <w:p w14:paraId="089CD82C" w14:textId="1B79F897" w:rsidR="00F93C67" w:rsidRDefault="00F93C67">
      <w:pPr>
        <w:pStyle w:val="CommentText"/>
      </w:pPr>
      <w:r>
        <w:rPr>
          <w:rStyle w:val="CommentReference"/>
        </w:rPr>
        <w:annotationRef/>
      </w:r>
      <w:r>
        <w:t>Give units and be more careful about symbols</w:t>
      </w:r>
    </w:p>
  </w:comment>
  <w:comment w:id="12" w:author="Punt, Andre (O&amp;A, Hobart)" w:date="2019-02-18T17:37:00Z" w:initials="PA(H">
    <w:p w14:paraId="3C3FC5A5" w14:textId="2C19DE3D" w:rsidR="00F93C67" w:rsidRDefault="00F93C67">
      <w:pPr>
        <w:pStyle w:val="CommentText"/>
      </w:pPr>
      <w:r>
        <w:rPr>
          <w:rStyle w:val="CommentReference"/>
        </w:rPr>
        <w:annotationRef/>
      </w:r>
      <w:r>
        <w:t>The equation you given initial length and not increment. This is an odd thing to do.</w:t>
      </w:r>
    </w:p>
  </w:comment>
  <w:comment w:id="13" w:author="Maia Kapur" w:date="2019-04-04T08:24:00Z" w:initials="MK">
    <w:p w14:paraId="77B53335" w14:textId="02826F00" w:rsidR="00F93C67" w:rsidRDefault="00F93C67">
      <w:pPr>
        <w:pStyle w:val="CommentText"/>
      </w:pPr>
      <w:r>
        <w:rPr>
          <w:rStyle w:val="CommentReference"/>
        </w:rPr>
        <w:annotationRef/>
      </w:r>
      <w:r>
        <w:t>I think we discussed this in person, hopefully appendix clears up</w:t>
      </w:r>
    </w:p>
  </w:comment>
  <w:comment w:id="14" w:author="Punt, Andre (O&amp;A, Hobart)" w:date="2019-02-18T17:40:00Z" w:initials="PA(H">
    <w:p w14:paraId="31689267" w14:textId="101B6A90" w:rsidR="00F93C67" w:rsidRDefault="00F93C67">
      <w:pPr>
        <w:pStyle w:val="CommentText"/>
      </w:pPr>
      <w:r>
        <w:rPr>
          <w:rStyle w:val="CommentReference"/>
        </w:rPr>
        <w:annotationRef/>
      </w:r>
      <w:r>
        <w:t># points per data set</w:t>
      </w:r>
    </w:p>
  </w:comment>
  <w:comment w:id="17" w:author="." w:date="2019-02-05T21:12:00Z" w:initials=".">
    <w:p w14:paraId="2042D63E" w14:textId="0C9AB926" w:rsidR="00F93C67" w:rsidRDefault="00F93C67">
      <w:pPr>
        <w:pStyle w:val="CommentText"/>
      </w:pPr>
      <w:r>
        <w:rPr>
          <w:rStyle w:val="CommentReference"/>
        </w:rPr>
        <w:annotationRef/>
      </w:r>
      <w:r>
        <w:t>This is the name on the website</w:t>
      </w:r>
    </w:p>
  </w:comment>
  <w:comment w:id="18" w:author="." w:date="2019-02-05T21:12:00Z" w:initials=".">
    <w:p w14:paraId="7D190839" w14:textId="7B222504" w:rsidR="00F93C67" w:rsidRDefault="00F93C67">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19" w:author="Punt, Andre (O&amp;A, Hobart)" w:date="2019-02-18T17:47:00Z" w:initials="PA(H">
    <w:p w14:paraId="7F95B233" w14:textId="7C21C17B" w:rsidR="00F93C67" w:rsidRDefault="00F93C67">
      <w:pPr>
        <w:pStyle w:val="CommentText"/>
      </w:pPr>
      <w:r>
        <w:rPr>
          <w:rStyle w:val="CommentReference"/>
        </w:rPr>
        <w:annotationRef/>
      </w:r>
      <w:r>
        <w:t>For age 6?</w:t>
      </w:r>
    </w:p>
  </w:comment>
  <w:comment w:id="20" w:author="Maia Kapur" w:date="2019-03-14T14:01:00Z" w:initials="MK">
    <w:p w14:paraId="149C0934" w14:textId="53E35DC8" w:rsidR="00F93C67" w:rsidRDefault="00F93C67">
      <w:pPr>
        <w:pStyle w:val="CommentText"/>
      </w:pPr>
      <w:r>
        <w:rPr>
          <w:rStyle w:val="CommentReference"/>
        </w:rPr>
        <w:annotationRef/>
      </w:r>
      <w:r>
        <w:t>clarified</w:t>
      </w:r>
    </w:p>
  </w:comment>
  <w:comment w:id="34" w:author="Punt, Andre (O&amp;A, Hobart)" w:date="2019-02-18T17:48:00Z" w:initials="PA(H">
    <w:p w14:paraId="55E22693" w14:textId="5E30CBF3" w:rsidR="00F93C67" w:rsidRDefault="00F93C67">
      <w:pPr>
        <w:pStyle w:val="CommentText"/>
      </w:pPr>
      <w:r>
        <w:rPr>
          <w:rStyle w:val="CommentReference"/>
        </w:rPr>
        <w:annotationRef/>
      </w:r>
      <w:r>
        <w:t xml:space="preserve">Should an example data set and how the methods </w:t>
      </w:r>
      <w:proofErr w:type="gramStart"/>
      <w:r>
        <w:t>works</w:t>
      </w:r>
      <w:proofErr w:type="gramEnd"/>
      <w:r>
        <w:t xml:space="preserve"> before going into this </w:t>
      </w:r>
    </w:p>
  </w:comment>
  <w:comment w:id="35" w:author="Maia Kapur" w:date="2019-04-04T08:51:00Z" w:initials="MK">
    <w:p w14:paraId="302F68FF" w14:textId="77777777" w:rsidR="00F93C67" w:rsidRDefault="00F93C67">
      <w:pPr>
        <w:pStyle w:val="CommentText"/>
      </w:pPr>
      <w:r>
        <w:rPr>
          <w:rStyle w:val="CommentReference"/>
        </w:rPr>
        <w:annotationRef/>
      </w:r>
      <w:r>
        <w:t>Added to figs</w:t>
      </w:r>
    </w:p>
    <w:p w14:paraId="41CC88BA" w14:textId="62674E30" w:rsidR="00F93C67" w:rsidRDefault="00F93C67">
      <w:pPr>
        <w:pStyle w:val="CommentText"/>
      </w:pPr>
    </w:p>
  </w:comment>
  <w:comment w:id="41" w:author="Punt, Andre (O&amp;A, Hobart)" w:date="2019-02-18T18:00:00Z" w:initials="PA(H">
    <w:p w14:paraId="4172F26E" w14:textId="039CC458" w:rsidR="00F93C67" w:rsidRDefault="00F93C67">
      <w:pPr>
        <w:pStyle w:val="CommentText"/>
      </w:pPr>
      <w:r>
        <w:rPr>
          <w:rStyle w:val="CommentReference"/>
        </w:rPr>
        <w:annotationRef/>
      </w:r>
      <w:r>
        <w:t>Which age</w:t>
      </w:r>
    </w:p>
  </w:comment>
  <w:comment w:id="51" w:author="Punt, Andre (O&amp;A, Hobart)" w:date="2019-02-18T18:00:00Z" w:initials="PA(H">
    <w:p w14:paraId="3025077C" w14:textId="7CBB04AB" w:rsidR="00F93C67" w:rsidRDefault="00F93C67">
      <w:pPr>
        <w:pStyle w:val="CommentText"/>
      </w:pPr>
      <w:r>
        <w:rPr>
          <w:rStyle w:val="CommentReference"/>
        </w:rPr>
        <w:annotationRef/>
      </w:r>
      <w:r>
        <w:t>??</w:t>
      </w:r>
    </w:p>
  </w:comment>
  <w:comment w:id="68" w:author="Punt, Andre (O&amp;A, Hobart)" w:date="2019-02-18T18:04:00Z" w:initials="PA(H">
    <w:p w14:paraId="777745B9" w14:textId="59C608E3" w:rsidR="00F93C67" w:rsidRDefault="00F93C67">
      <w:pPr>
        <w:pStyle w:val="CommentText"/>
      </w:pPr>
      <w:r>
        <w:rPr>
          <w:rStyle w:val="CommentReference"/>
        </w:rPr>
        <w:annotationRef/>
      </w:r>
      <w:r>
        <w:t>Subsections and refer to the simulation study first</w:t>
      </w:r>
    </w:p>
  </w:comment>
  <w:comment w:id="70" w:author="Punt, Andre (O&amp;A, Hobart)" w:date="2019-02-18T17:48:00Z" w:initials="PA(H">
    <w:p w14:paraId="13AB2FA8" w14:textId="77777777" w:rsidR="00F93C67" w:rsidRDefault="00F93C67" w:rsidP="00FF414A">
      <w:pPr>
        <w:pStyle w:val="CommentText"/>
      </w:pPr>
      <w:r>
        <w:rPr>
          <w:rStyle w:val="CommentReference"/>
        </w:rPr>
        <w:annotationRef/>
      </w:r>
      <w:r>
        <w:t xml:space="preserve">Should an example data set and how the methods </w:t>
      </w:r>
      <w:proofErr w:type="gramStart"/>
      <w:r>
        <w:t>works</w:t>
      </w:r>
      <w:proofErr w:type="gramEnd"/>
      <w:r>
        <w:t xml:space="preserve"> before going into this </w:t>
      </w:r>
    </w:p>
  </w:comment>
  <w:comment w:id="71" w:author="Maia Kapur" w:date="2019-04-04T08:52:00Z" w:initials="MK">
    <w:p w14:paraId="2F37C355" w14:textId="2B2308B0" w:rsidR="00F93C67" w:rsidRDefault="00F93C67">
      <w:pPr>
        <w:pStyle w:val="CommentText"/>
      </w:pPr>
      <w:r>
        <w:rPr>
          <w:rStyle w:val="CommentReference"/>
        </w:rPr>
        <w:annotationRef/>
      </w:r>
      <w:r>
        <w:t>added</w:t>
      </w:r>
    </w:p>
  </w:comment>
  <w:comment w:id="72" w:author="Punt, Andre (O&amp;A, Hobart)" w:date="2019-02-18T17:45:00Z" w:initials="PA(H">
    <w:p w14:paraId="66D0BB29" w14:textId="77777777" w:rsidR="00F93C67" w:rsidRDefault="00F93C67" w:rsidP="00555EB1">
      <w:pPr>
        <w:pStyle w:val="CommentText"/>
      </w:pPr>
      <w:r>
        <w:rPr>
          <w:rStyle w:val="CommentReference"/>
        </w:rPr>
        <w:annotationRef/>
      </w:r>
      <w:r>
        <w:t>Wrong table call out</w:t>
      </w:r>
    </w:p>
  </w:comment>
  <w:comment w:id="73" w:author="Punt, Andre (O&amp;A, Hobart)" w:date="2019-02-18T17:45:00Z" w:initials="PA(H">
    <w:p w14:paraId="70A9118C" w14:textId="77777777" w:rsidR="00F93C67" w:rsidRDefault="00F93C67" w:rsidP="00555EB1">
      <w:pPr>
        <w:pStyle w:val="CommentText"/>
      </w:pPr>
      <w:r>
        <w:rPr>
          <w:rStyle w:val="CommentReference"/>
        </w:rPr>
        <w:annotationRef/>
      </w:r>
      <w:r>
        <w:t xml:space="preserve">Why this para here – sound </w:t>
      </w:r>
      <w:proofErr w:type="spellStart"/>
      <w:r>
        <w:t>slike</w:t>
      </w:r>
      <w:proofErr w:type="spellEnd"/>
      <w:r>
        <w:t xml:space="preserve"> discussion</w:t>
      </w:r>
    </w:p>
  </w:comment>
  <w:comment w:id="74" w:author="Punt, Andre (O&amp;A, Hobart)" w:date="2019-02-18T18:01:00Z" w:initials="PA(H">
    <w:p w14:paraId="4978B757" w14:textId="221198FC" w:rsidR="00F93C67" w:rsidRDefault="00F93C67">
      <w:pPr>
        <w:pStyle w:val="CommentText"/>
      </w:pPr>
      <w:r>
        <w:rPr>
          <w:rStyle w:val="CommentReference"/>
        </w:rPr>
        <w:annotationRef/>
      </w:r>
      <w:r>
        <w:t>What previous work</w:t>
      </w:r>
    </w:p>
  </w:comment>
  <w:comment w:id="75" w:author="Punt, Andre (O&amp;A, Hobart)" w:date="2019-02-18T18:01:00Z" w:initials="PA(H">
    <w:p w14:paraId="1826D072" w14:textId="2D91E1D2" w:rsidR="00F93C67" w:rsidRDefault="00F93C67">
      <w:pPr>
        <w:pStyle w:val="CommentText"/>
      </w:pPr>
      <w:r>
        <w:rPr>
          <w:rStyle w:val="CommentReference"/>
        </w:rPr>
        <w:annotationRef/>
      </w:r>
      <w:r>
        <w:t>What is a growth anomaly</w:t>
      </w:r>
    </w:p>
  </w:comment>
  <w:comment w:id="76" w:author="." w:date="2019-02-05T21:12:00Z" w:initials=".">
    <w:p w14:paraId="21887400" w14:textId="765BDCFE" w:rsidR="00F93C67" w:rsidRDefault="00F93C67">
      <w:pPr>
        <w:pStyle w:val="CommentText"/>
      </w:pPr>
      <w:r>
        <w:rPr>
          <w:rStyle w:val="CommentReference"/>
        </w:rPr>
        <w:annotationRef/>
      </w:r>
      <w:r>
        <w:t>Why only over estimate…couldn’t we under estimate as well?</w:t>
      </w:r>
    </w:p>
  </w:comment>
  <w:comment w:id="77" w:author="Punt, Andre (O&amp;A, Hobart)" w:date="2019-02-18T18:02:00Z" w:initials="PA(H">
    <w:p w14:paraId="5C917204" w14:textId="32B5F3BE" w:rsidR="00F93C67" w:rsidRDefault="00F93C67">
      <w:pPr>
        <w:pStyle w:val="CommentText"/>
      </w:pPr>
      <w:r>
        <w:rPr>
          <w:rStyle w:val="CommentReference"/>
        </w:rPr>
        <w:annotationRef/>
      </w:r>
      <w:r>
        <w:t>I don’t understand = do you estimate time-varying growth?</w:t>
      </w:r>
    </w:p>
  </w:comment>
  <w:comment w:id="78" w:author="Maia Kapur" w:date="2019-04-03T16:04:00Z" w:initials="MK">
    <w:p w14:paraId="08BAFB68" w14:textId="6C94BE5A" w:rsidR="00F93C67" w:rsidRDefault="00F93C67">
      <w:pPr>
        <w:pStyle w:val="CommentText"/>
      </w:pPr>
      <w:r>
        <w:rPr>
          <w:rStyle w:val="CommentReference"/>
        </w:rPr>
        <w:annotationRef/>
      </w:r>
      <w:proofErr w:type="gramStart"/>
      <w:r>
        <w:t>No</w:t>
      </w:r>
      <w:proofErr w:type="gramEnd"/>
      <w:r>
        <w:t xml:space="preserve"> I do not, just summarizing her findings</w:t>
      </w:r>
    </w:p>
  </w:comment>
  <w:comment w:id="79" w:author="." w:date="2019-02-05T21:12:00Z" w:initials=".">
    <w:p w14:paraId="33DF6255" w14:textId="565617F8" w:rsidR="00F93C67" w:rsidRDefault="00F93C67">
      <w:pPr>
        <w:pStyle w:val="CommentText"/>
      </w:pPr>
      <w:r>
        <w:rPr>
          <w:rStyle w:val="CommentReference"/>
        </w:rPr>
        <w:annotationRef/>
      </w:r>
      <w:r>
        <w:t>And age?</w:t>
      </w:r>
    </w:p>
  </w:comment>
  <w:comment w:id="80" w:author="Punt, Andre (O&amp;A, Hobart)" w:date="2019-02-18T18:03:00Z" w:initials="PA(H">
    <w:p w14:paraId="60A93523" w14:textId="5392C09F" w:rsidR="00F93C67" w:rsidRDefault="00F93C67">
      <w:pPr>
        <w:pStyle w:val="CommentText"/>
      </w:pPr>
      <w:r>
        <w:rPr>
          <w:rStyle w:val="CommentReference"/>
        </w:rPr>
        <w:annotationRef/>
      </w:r>
      <w:r>
        <w:t>You need a model for this – which one</w:t>
      </w:r>
    </w:p>
  </w:comment>
  <w:comment w:id="81" w:author="Maia Kapur" w:date="2019-04-03T16:50:00Z" w:initials="MK">
    <w:p w14:paraId="5980A611" w14:textId="0A2D1A82" w:rsidR="00F93C67" w:rsidRDefault="00F93C67">
      <w:pPr>
        <w:pStyle w:val="CommentText"/>
      </w:pPr>
      <w:r>
        <w:rPr>
          <w:rStyle w:val="CommentReference"/>
        </w:rPr>
        <w:annotationRef/>
      </w:r>
      <w:r>
        <w:t>They were all VBGFs, comparing AIC was used to diagnose spatial breaks</w:t>
      </w:r>
    </w:p>
  </w:comment>
  <w:comment w:id="82" w:author="Punt, Andre (O&amp;A, Hobart)" w:date="2019-02-18T18:03:00Z" w:initials="PA(H">
    <w:p w14:paraId="79B39DD8" w14:textId="02BBBE11" w:rsidR="00F93C67" w:rsidRDefault="00F93C67">
      <w:pPr>
        <w:pStyle w:val="CommentText"/>
      </w:pPr>
      <w:r>
        <w:rPr>
          <w:rStyle w:val="CommentReference"/>
        </w:rPr>
        <w:annotationRef/>
      </w:r>
      <w:r>
        <w:t>Observed means something seen not inferred</w:t>
      </w:r>
    </w:p>
  </w:comment>
  <w:comment w:id="83" w:author="Punt, Andre (O&amp;A, Hobart)" w:date="2019-02-18T18:04:00Z" w:initials="PA(H">
    <w:p w14:paraId="1D4FD85D" w14:textId="095A85C5" w:rsidR="00F93C67" w:rsidRDefault="00F93C67">
      <w:pPr>
        <w:pStyle w:val="CommentText"/>
      </w:pPr>
      <w:r>
        <w:rPr>
          <w:rStyle w:val="CommentReference"/>
        </w:rPr>
        <w:annotationRef/>
      </w:r>
      <w:r>
        <w:t>Not considered in this paper</w:t>
      </w:r>
    </w:p>
  </w:comment>
  <w:comment w:id="84" w:author="." w:date="2019-02-05T21:12:00Z" w:initials=".">
    <w:p w14:paraId="75A21123" w14:textId="3F5CD472" w:rsidR="00F93C67" w:rsidRDefault="00F93C67">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113" w:author="." w:date="2019-02-05T21:12:00Z" w:initials=".">
    <w:p w14:paraId="14CE4897" w14:textId="0DE7C68A" w:rsidR="00F93C67" w:rsidRDefault="00F93C67">
      <w:pPr>
        <w:pStyle w:val="CommentText"/>
      </w:pPr>
      <w:r>
        <w:rPr>
          <w:rStyle w:val="CommentReference"/>
        </w:rPr>
        <w:annotationRef/>
      </w:r>
      <w:r>
        <w:t>I thought this break point in time was largely for the south, did I miss something in that you show results using the same breakpoint for north?</w:t>
      </w:r>
    </w:p>
  </w:comment>
  <w:comment w:id="140" w:author="Punt, Andre (O&amp;A, Hobart)" w:date="2019-02-18T17:48:00Z" w:initials="PA(H">
    <w:p w14:paraId="09169C27" w14:textId="77777777" w:rsidR="00F93C67" w:rsidRDefault="00F93C67" w:rsidP="00B82748">
      <w:pPr>
        <w:pStyle w:val="CommentText"/>
      </w:pPr>
      <w:r>
        <w:rPr>
          <w:rStyle w:val="CommentReference"/>
        </w:rPr>
        <w:annotationRef/>
      </w:r>
      <w:r>
        <w:t>Produce a plot showing this graphically.</w:t>
      </w:r>
    </w:p>
  </w:comment>
  <w:comment w:id="141" w:author="Maia Kapur" w:date="2019-03-11T13:33:00Z" w:initials="MK">
    <w:p w14:paraId="116B8493" w14:textId="77EB6837" w:rsidR="00F93C67" w:rsidRDefault="00F93C67">
      <w:pPr>
        <w:pStyle w:val="CommentText"/>
      </w:pPr>
      <w:r>
        <w:rPr>
          <w:rStyle w:val="CommentReference"/>
        </w:rPr>
        <w:annotationRef/>
      </w:r>
      <w:r>
        <w:t>added</w:t>
      </w:r>
    </w:p>
  </w:comment>
  <w:comment w:id="143" w:author="Punt, Andre (O&amp;A, Hobart)" w:date="2019-02-18T17:40:00Z" w:initials="PA(H">
    <w:p w14:paraId="43713B51" w14:textId="77777777" w:rsidR="00F93C67" w:rsidRDefault="00F93C67" w:rsidP="00B82748">
      <w:pPr>
        <w:pStyle w:val="CommentText"/>
      </w:pPr>
      <w:r>
        <w:rPr>
          <w:rStyle w:val="CommentReference"/>
        </w:rPr>
        <w:annotationRef/>
      </w:r>
      <w:r>
        <w:t>Not clear what the uniform means</w:t>
      </w:r>
    </w:p>
  </w:comment>
  <w:comment w:id="144" w:author="Maia Kapur" w:date="2019-03-11T13:33:00Z" w:initials="MK">
    <w:p w14:paraId="1D0A0BBB" w14:textId="629868CE" w:rsidR="00F93C67" w:rsidRDefault="00F93C67">
      <w:pPr>
        <w:pStyle w:val="CommentText"/>
      </w:pPr>
      <w:r>
        <w:rPr>
          <w:rStyle w:val="CommentReference"/>
        </w:rPr>
        <w:annotationRef/>
      </w:r>
      <w:r>
        <w:t>Text has been clarified</w:t>
      </w:r>
    </w:p>
  </w:comment>
  <w:comment w:id="151" w:author="Punt, Andre (O&amp;A, Hobart)" w:date="2019-02-05T21:12:00Z" w:initials="PA(H">
    <w:p w14:paraId="69FD6046" w14:textId="77777777" w:rsidR="00F93C67" w:rsidRDefault="00F93C67" w:rsidP="00B82748">
      <w:pPr>
        <w:pStyle w:val="CommentText"/>
      </w:pPr>
      <w:r>
        <w:rPr>
          <w:rStyle w:val="CommentReference"/>
        </w:rPr>
        <w:annotationRef/>
      </w:r>
      <w:r>
        <w:t>Why are there two uniforms – there is just one boundary?</w:t>
      </w:r>
    </w:p>
  </w:comment>
  <w:comment w:id="152" w:author="Maia Kapur" w:date="2019-02-05T21:12:00Z" w:initials="MK">
    <w:p w14:paraId="38635311" w14:textId="77777777" w:rsidR="00F93C67" w:rsidRDefault="00F93C67" w:rsidP="00B82748">
      <w:pPr>
        <w:pStyle w:val="CommentText"/>
      </w:pPr>
      <w:r>
        <w:rPr>
          <w:rStyle w:val="CommentReference"/>
        </w:rPr>
        <w:annotationRef/>
      </w:r>
      <w:proofErr w:type="gramStart"/>
      <w:r>
        <w:t>Yes</w:t>
      </w:r>
      <w:proofErr w:type="gramEnd"/>
      <w:r>
        <w:t xml:space="preserve"> there is an overlapping boundary, and tests at different values</w:t>
      </w:r>
    </w:p>
    <w:p w14:paraId="557693C2" w14:textId="77777777" w:rsidR="00F93C67" w:rsidRDefault="00F93C67" w:rsidP="00B82748">
      <w:pPr>
        <w:pStyle w:val="CommentText"/>
      </w:pPr>
    </w:p>
  </w:comment>
  <w:comment w:id="168" w:author="Maia Kapur" w:date="2019-04-03T17:11:00Z" w:initials="MK">
    <w:p w14:paraId="3297E7EB" w14:textId="6AD95BEC" w:rsidR="00F93C67" w:rsidRDefault="00F93C67">
      <w:pPr>
        <w:pStyle w:val="CommentText"/>
      </w:pPr>
      <w:r>
        <w:rPr>
          <w:rStyle w:val="CommentReference"/>
        </w:rPr>
        <w:annotationRef/>
      </w:r>
      <w:r>
        <w:t xml:space="preserve">This presents the same information as the </w:t>
      </w:r>
      <w:proofErr w:type="spellStart"/>
      <w:r>
        <w:t>barchart</w:t>
      </w:r>
      <w:proofErr w:type="spellEnd"/>
      <w:r>
        <w:t xml:space="preserve"> – let me know if we should retain both</w:t>
      </w:r>
    </w:p>
  </w:comment>
  <w:comment w:id="183" w:author="Punt, Andre (O&amp;A, Hobart)" w:date="2019-02-18T17:52:00Z" w:initials="PA(H">
    <w:p w14:paraId="23B66571" w14:textId="77777777" w:rsidR="00F93C67" w:rsidRDefault="00F93C67" w:rsidP="00DF3DC4">
      <w:pPr>
        <w:pStyle w:val="CommentText"/>
      </w:pPr>
      <w:r>
        <w:rPr>
          <w:rStyle w:val="CommentReference"/>
        </w:rPr>
        <w:annotationRef/>
      </w:r>
      <w:r>
        <w:t>Please move tables and figure to after the text</w:t>
      </w:r>
    </w:p>
  </w:comment>
  <w:comment w:id="376" w:author="." w:date="2019-02-05T21:12:00Z" w:initials=".">
    <w:p w14:paraId="0FB86005" w14:textId="6CF774EF" w:rsidR="00F93C67" w:rsidRDefault="00F93C67">
      <w:pPr>
        <w:pStyle w:val="CommentText"/>
      </w:pPr>
      <w:r>
        <w:rPr>
          <w:rStyle w:val="CommentReference"/>
        </w:rPr>
        <w:annotationRef/>
      </w:r>
      <w:r>
        <w:t>You can get these directly from the report file as well.</w:t>
      </w:r>
    </w:p>
  </w:comment>
  <w:comment w:id="377" w:author="." w:date="2019-02-05T21:12:00Z" w:initials=".">
    <w:p w14:paraId="6C4DF04E" w14:textId="3CD50B55" w:rsidR="00F93C67" w:rsidRDefault="00F93C67">
      <w:pPr>
        <w:pStyle w:val="CommentText"/>
      </w:pPr>
      <w:r>
        <w:rPr>
          <w:rStyle w:val="CommentReference"/>
        </w:rPr>
        <w:annotationRef/>
      </w:r>
      <w:r>
        <w:t>I would add the estimated values from your study to this table as well. Also adding the SS parameterization values could be useful.</w:t>
      </w:r>
    </w:p>
  </w:comment>
  <w:comment w:id="378" w:author="Maia Kapur" w:date="2019-04-05T08:14:00Z" w:initials="MK">
    <w:p w14:paraId="6BB74E6E" w14:textId="306D1F76" w:rsidR="00F93C67" w:rsidRDefault="00F93C67">
      <w:pPr>
        <w:pStyle w:val="CommentText"/>
      </w:pPr>
      <w:r>
        <w:rPr>
          <w:rStyle w:val="CommentReference"/>
        </w:rPr>
        <w:annotationRef/>
      </w:r>
      <w:r>
        <w:t>Great – since we split into many regions I will add as separat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98F5F9" w15:done="1"/>
  <w15:commentEx w15:paraId="0E66DB8A" w15:done="0"/>
  <w15:commentEx w15:paraId="0F227D8E" w15:paraIdParent="0E66DB8A" w15:done="0"/>
  <w15:commentEx w15:paraId="7BF5AC86" w15:done="1"/>
  <w15:commentEx w15:paraId="1AE88D96" w15:paraIdParent="7BF5AC86" w15:done="1"/>
  <w15:commentEx w15:paraId="1E14529B" w15:done="1"/>
  <w15:commentEx w15:paraId="089CD82C" w15:done="1"/>
  <w15:commentEx w15:paraId="3C3FC5A5" w15:done="0"/>
  <w15:commentEx w15:paraId="77B53335" w15:paraIdParent="3C3FC5A5" w15:done="0"/>
  <w15:commentEx w15:paraId="31689267" w15:done="1"/>
  <w15:commentEx w15:paraId="2042D63E" w15:done="0"/>
  <w15:commentEx w15:paraId="7D190839" w15:done="0"/>
  <w15:commentEx w15:paraId="7F95B233" w15:done="1"/>
  <w15:commentEx w15:paraId="149C0934" w15:paraIdParent="7F95B233" w15:done="1"/>
  <w15:commentEx w15:paraId="55E22693" w15:done="0"/>
  <w15:commentEx w15:paraId="41CC88BA" w15:paraIdParent="55E22693" w15:done="0"/>
  <w15:commentEx w15:paraId="4172F26E" w15:done="0"/>
  <w15:commentEx w15:paraId="3025077C" w15:done="0"/>
  <w15:commentEx w15:paraId="777745B9" w15:done="0"/>
  <w15:commentEx w15:paraId="13AB2FA8" w15:done="0"/>
  <w15:commentEx w15:paraId="2F37C355" w15:paraIdParent="13AB2FA8" w15:done="0"/>
  <w15:commentEx w15:paraId="66D0BB29" w15:done="0"/>
  <w15:commentEx w15:paraId="70A9118C" w15:done="0"/>
  <w15:commentEx w15:paraId="4978B757" w15:done="0"/>
  <w15:commentEx w15:paraId="1826D072" w15:done="0"/>
  <w15:commentEx w15:paraId="21887400" w15:done="0"/>
  <w15:commentEx w15:paraId="5C917204" w15:done="0"/>
  <w15:commentEx w15:paraId="08BAFB68" w15:paraIdParent="5C917204" w15:done="0"/>
  <w15:commentEx w15:paraId="33DF6255" w15:done="1"/>
  <w15:commentEx w15:paraId="60A93523" w15:done="1"/>
  <w15:commentEx w15:paraId="5980A611" w15:paraIdParent="60A93523" w15:done="0"/>
  <w15:commentEx w15:paraId="79B39DD8" w15:done="0"/>
  <w15:commentEx w15:paraId="1D4FD85D" w15:done="0"/>
  <w15:commentEx w15:paraId="75A21123" w15:done="0"/>
  <w15:commentEx w15:paraId="14CE4897" w15:done="0"/>
  <w15:commentEx w15:paraId="09169C27" w15:done="0"/>
  <w15:commentEx w15:paraId="116B8493" w15:paraIdParent="09169C27" w15:done="0"/>
  <w15:commentEx w15:paraId="43713B51" w15:done="0"/>
  <w15:commentEx w15:paraId="1D0A0BBB" w15:paraIdParent="43713B51" w15:done="0"/>
  <w15:commentEx w15:paraId="69FD6046" w15:done="1"/>
  <w15:commentEx w15:paraId="557693C2" w15:paraIdParent="69FD6046" w15:done="1"/>
  <w15:commentEx w15:paraId="3297E7EB" w15:done="0"/>
  <w15:commentEx w15:paraId="23B66571" w15:done="1"/>
  <w15:commentEx w15:paraId="0FB86005" w15:done="0"/>
  <w15:commentEx w15:paraId="6C4DF04E" w15:done="0"/>
  <w15:commentEx w15:paraId="6BB74E6E" w15:paraIdParent="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98F5F9" w16cid:durableId="20164822"/>
  <w16cid:commentId w16cid:paraId="0E66DB8A" w16cid:durableId="20164805"/>
  <w16cid:commentId w16cid:paraId="0F227D8E" w16cid:durableId="2034E015"/>
  <w16cid:commentId w16cid:paraId="7BF5AC86" w16cid:durableId="20164807"/>
  <w16cid:commentId w16cid:paraId="1AE88D96" w16cid:durableId="201E20B5"/>
  <w16cid:commentId w16cid:paraId="1E14529B" w16cid:durableId="20164809"/>
  <w16cid:commentId w16cid:paraId="089CD82C" w16cid:durableId="2016480A"/>
  <w16cid:commentId w16cid:paraId="3C3FC5A5" w16cid:durableId="20164810"/>
  <w16cid:commentId w16cid:paraId="77B53335" w16cid:durableId="20503DC5"/>
  <w16cid:commentId w16cid:paraId="31689267" w16cid:durableId="20164813"/>
  <w16cid:commentId w16cid:paraId="2042D63E" w16cid:durableId="200BCCB6"/>
  <w16cid:commentId w16cid:paraId="7F95B233" w16cid:durableId="20164827"/>
  <w16cid:commentId w16cid:paraId="149C0934" w16cid:durableId="2034DD4C"/>
  <w16cid:commentId w16cid:paraId="55E22693" w16cid:durableId="2016482B"/>
  <w16cid:commentId w16cid:paraId="41CC88BA" w16cid:durableId="2050442B"/>
  <w16cid:commentId w16cid:paraId="4172F26E" w16cid:durableId="20164837"/>
  <w16cid:commentId w16cid:paraId="3025077C" w16cid:durableId="20164838"/>
  <w16cid:commentId w16cid:paraId="777745B9" w16cid:durableId="20164839"/>
  <w16cid:commentId w16cid:paraId="13AB2FA8" w16cid:durableId="204F7231"/>
  <w16cid:commentId w16cid:paraId="2F37C355" w16cid:durableId="2050444D"/>
  <w16cid:commentId w16cid:paraId="66D0BB29" w16cid:durableId="20164823"/>
  <w16cid:commentId w16cid:paraId="70A9118C" w16cid:durableId="20164824"/>
  <w16cid:commentId w16cid:paraId="4978B757" w16cid:durableId="2016483A"/>
  <w16cid:commentId w16cid:paraId="1826D072" w16cid:durableId="2016483B"/>
  <w16cid:commentId w16cid:paraId="5C917204" w16cid:durableId="2016483E"/>
  <w16cid:commentId w16cid:paraId="08BAFB68" w16cid:durableId="204F57FF"/>
  <w16cid:commentId w16cid:paraId="33DF6255" w16cid:durableId="200BCCBB"/>
  <w16cid:commentId w16cid:paraId="60A93523" w16cid:durableId="20164841"/>
  <w16cid:commentId w16cid:paraId="5980A611" w16cid:durableId="204F62BE"/>
  <w16cid:commentId w16cid:paraId="79B39DD8" w16cid:durableId="20164842"/>
  <w16cid:commentId w16cid:paraId="1D4FD85D" w16cid:durableId="20164843"/>
  <w16cid:commentId w16cid:paraId="75A21123" w16cid:durableId="200BCCBC"/>
  <w16cid:commentId w16cid:paraId="14CE4897" w16cid:durableId="200BCCBE"/>
  <w16cid:commentId w16cid:paraId="09169C27" w16cid:durableId="20164818"/>
  <w16cid:commentId w16cid:paraId="116B8493" w16cid:durableId="2030E224"/>
  <w16cid:commentId w16cid:paraId="43713B51" w16cid:durableId="20164819"/>
  <w16cid:commentId w16cid:paraId="1D0A0BBB" w16cid:durableId="2030E227"/>
  <w16cid:commentId w16cid:paraId="69FD6046" w16cid:durableId="200BCD8D"/>
  <w16cid:commentId w16cid:paraId="557693C2" w16cid:durableId="200BCD8C"/>
  <w16cid:commentId w16cid:paraId="3297E7EB" w16cid:durableId="204F67BC"/>
  <w16cid:commentId w16cid:paraId="23B66571" w16cid:durableId="20164830"/>
  <w16cid:commentId w16cid:paraId="0FB86005" w16cid:durableId="200BCCBF"/>
  <w16cid:commentId w16cid:paraId="6C4DF04E" w16cid:durableId="200BCCC0"/>
  <w16cid:commentId w16cid:paraId="6BB74E6E" w16cid:durableId="20518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ACDED" w14:textId="77777777" w:rsidR="00A2394B" w:rsidRDefault="00A2394B" w:rsidP="00F50131">
      <w:pPr>
        <w:spacing w:after="0" w:line="240" w:lineRule="auto"/>
      </w:pPr>
      <w:r>
        <w:separator/>
      </w:r>
    </w:p>
  </w:endnote>
  <w:endnote w:type="continuationSeparator" w:id="0">
    <w:p w14:paraId="4252C701" w14:textId="77777777" w:rsidR="00A2394B" w:rsidRDefault="00A2394B"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4F49876D" w:rsidR="00F93C67" w:rsidRDefault="00F93C67">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F93C67" w:rsidRDefault="00F93C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F93C67" w:rsidRDefault="00F93C67">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F93C67" w:rsidRDefault="00F93C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BFAEA0" w14:textId="77777777" w:rsidR="00A2394B" w:rsidRDefault="00A2394B" w:rsidP="00F50131">
      <w:pPr>
        <w:spacing w:after="0" w:line="240" w:lineRule="auto"/>
      </w:pPr>
      <w:r>
        <w:separator/>
      </w:r>
    </w:p>
  </w:footnote>
  <w:footnote w:type="continuationSeparator" w:id="0">
    <w:p w14:paraId="0A6FBF31" w14:textId="77777777" w:rsidR="00A2394B" w:rsidRDefault="00A2394B"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51E7E"/>
    <w:rsid w:val="000532F3"/>
    <w:rsid w:val="00054CB8"/>
    <w:rsid w:val="00055CBF"/>
    <w:rsid w:val="000576D6"/>
    <w:rsid w:val="00064049"/>
    <w:rsid w:val="0006425B"/>
    <w:rsid w:val="0006514B"/>
    <w:rsid w:val="00072BEE"/>
    <w:rsid w:val="00081EE8"/>
    <w:rsid w:val="000A10CF"/>
    <w:rsid w:val="000A4F0B"/>
    <w:rsid w:val="000B0FA0"/>
    <w:rsid w:val="000B4A0E"/>
    <w:rsid w:val="000B4B1F"/>
    <w:rsid w:val="000C2205"/>
    <w:rsid w:val="000C6B26"/>
    <w:rsid w:val="000D2048"/>
    <w:rsid w:val="000D36AA"/>
    <w:rsid w:val="000D42C3"/>
    <w:rsid w:val="000E651C"/>
    <w:rsid w:val="000F3E6A"/>
    <w:rsid w:val="0010015D"/>
    <w:rsid w:val="00101143"/>
    <w:rsid w:val="001011A0"/>
    <w:rsid w:val="00101B12"/>
    <w:rsid w:val="00101B63"/>
    <w:rsid w:val="00101D8E"/>
    <w:rsid w:val="00105775"/>
    <w:rsid w:val="00107177"/>
    <w:rsid w:val="0011113B"/>
    <w:rsid w:val="001127D8"/>
    <w:rsid w:val="00113A0A"/>
    <w:rsid w:val="00114FC5"/>
    <w:rsid w:val="00117953"/>
    <w:rsid w:val="001240C1"/>
    <w:rsid w:val="00126E61"/>
    <w:rsid w:val="00130990"/>
    <w:rsid w:val="00132F6C"/>
    <w:rsid w:val="00135ED3"/>
    <w:rsid w:val="00137B84"/>
    <w:rsid w:val="001424C8"/>
    <w:rsid w:val="001441D1"/>
    <w:rsid w:val="00144B33"/>
    <w:rsid w:val="001523D4"/>
    <w:rsid w:val="001545FB"/>
    <w:rsid w:val="00160DD0"/>
    <w:rsid w:val="0016210F"/>
    <w:rsid w:val="0016320C"/>
    <w:rsid w:val="00163329"/>
    <w:rsid w:val="001645EA"/>
    <w:rsid w:val="001770D8"/>
    <w:rsid w:val="001824C5"/>
    <w:rsid w:val="001837FD"/>
    <w:rsid w:val="001866EE"/>
    <w:rsid w:val="00186954"/>
    <w:rsid w:val="00193066"/>
    <w:rsid w:val="001958F3"/>
    <w:rsid w:val="001976BB"/>
    <w:rsid w:val="001A1B0A"/>
    <w:rsid w:val="001A5A05"/>
    <w:rsid w:val="001B21D9"/>
    <w:rsid w:val="001B234F"/>
    <w:rsid w:val="001B3AB6"/>
    <w:rsid w:val="001C0800"/>
    <w:rsid w:val="001C2BDC"/>
    <w:rsid w:val="001C70C8"/>
    <w:rsid w:val="001C7EC3"/>
    <w:rsid w:val="001D25DD"/>
    <w:rsid w:val="001D6A18"/>
    <w:rsid w:val="001E0B96"/>
    <w:rsid w:val="001F5DCE"/>
    <w:rsid w:val="001F735D"/>
    <w:rsid w:val="002052E5"/>
    <w:rsid w:val="002073D8"/>
    <w:rsid w:val="00207531"/>
    <w:rsid w:val="00212215"/>
    <w:rsid w:val="002151D9"/>
    <w:rsid w:val="00217CF2"/>
    <w:rsid w:val="002239EF"/>
    <w:rsid w:val="002268D8"/>
    <w:rsid w:val="002278EA"/>
    <w:rsid w:val="00231872"/>
    <w:rsid w:val="00234930"/>
    <w:rsid w:val="00234EF2"/>
    <w:rsid w:val="002458FC"/>
    <w:rsid w:val="00246216"/>
    <w:rsid w:val="00247925"/>
    <w:rsid w:val="00247F68"/>
    <w:rsid w:val="00254436"/>
    <w:rsid w:val="00257626"/>
    <w:rsid w:val="002600CC"/>
    <w:rsid w:val="002628A6"/>
    <w:rsid w:val="0026588C"/>
    <w:rsid w:val="00273DF8"/>
    <w:rsid w:val="00274FD3"/>
    <w:rsid w:val="00276042"/>
    <w:rsid w:val="00276779"/>
    <w:rsid w:val="00281B2C"/>
    <w:rsid w:val="002866F4"/>
    <w:rsid w:val="00287B91"/>
    <w:rsid w:val="00291EEB"/>
    <w:rsid w:val="00297019"/>
    <w:rsid w:val="002A420E"/>
    <w:rsid w:val="002A7BD5"/>
    <w:rsid w:val="002B2781"/>
    <w:rsid w:val="002B36AF"/>
    <w:rsid w:val="002B485F"/>
    <w:rsid w:val="002B78B9"/>
    <w:rsid w:val="002C0447"/>
    <w:rsid w:val="002C19CF"/>
    <w:rsid w:val="002D1062"/>
    <w:rsid w:val="002D152E"/>
    <w:rsid w:val="002D4639"/>
    <w:rsid w:val="002D7F20"/>
    <w:rsid w:val="002E02EB"/>
    <w:rsid w:val="002E1DDC"/>
    <w:rsid w:val="002E3E62"/>
    <w:rsid w:val="00304135"/>
    <w:rsid w:val="003057E6"/>
    <w:rsid w:val="00305832"/>
    <w:rsid w:val="003071B2"/>
    <w:rsid w:val="00310C1A"/>
    <w:rsid w:val="0031135F"/>
    <w:rsid w:val="00311F47"/>
    <w:rsid w:val="00320B89"/>
    <w:rsid w:val="003219D9"/>
    <w:rsid w:val="0032228C"/>
    <w:rsid w:val="00322C06"/>
    <w:rsid w:val="00330BD9"/>
    <w:rsid w:val="003313E9"/>
    <w:rsid w:val="00332024"/>
    <w:rsid w:val="00333E80"/>
    <w:rsid w:val="003368A1"/>
    <w:rsid w:val="003437BB"/>
    <w:rsid w:val="00344618"/>
    <w:rsid w:val="00347759"/>
    <w:rsid w:val="00352E7D"/>
    <w:rsid w:val="003532CB"/>
    <w:rsid w:val="00357218"/>
    <w:rsid w:val="0035799C"/>
    <w:rsid w:val="003640BA"/>
    <w:rsid w:val="00377CE3"/>
    <w:rsid w:val="003806D1"/>
    <w:rsid w:val="00390CEC"/>
    <w:rsid w:val="00392042"/>
    <w:rsid w:val="003A11B9"/>
    <w:rsid w:val="003A76DA"/>
    <w:rsid w:val="003B4E84"/>
    <w:rsid w:val="003B7477"/>
    <w:rsid w:val="003C13A9"/>
    <w:rsid w:val="003C6423"/>
    <w:rsid w:val="003C6F9E"/>
    <w:rsid w:val="003D0FC7"/>
    <w:rsid w:val="003D3AD9"/>
    <w:rsid w:val="003D604A"/>
    <w:rsid w:val="003D6955"/>
    <w:rsid w:val="003E4700"/>
    <w:rsid w:val="003E498F"/>
    <w:rsid w:val="003E64AE"/>
    <w:rsid w:val="003E6E79"/>
    <w:rsid w:val="003F06AE"/>
    <w:rsid w:val="003F3562"/>
    <w:rsid w:val="0040193D"/>
    <w:rsid w:val="00416528"/>
    <w:rsid w:val="00420118"/>
    <w:rsid w:val="00421AA6"/>
    <w:rsid w:val="00422D4B"/>
    <w:rsid w:val="0042677E"/>
    <w:rsid w:val="0043545A"/>
    <w:rsid w:val="004409C6"/>
    <w:rsid w:val="0044373E"/>
    <w:rsid w:val="00446FD4"/>
    <w:rsid w:val="0044700A"/>
    <w:rsid w:val="004505BB"/>
    <w:rsid w:val="0045661E"/>
    <w:rsid w:val="00457B0D"/>
    <w:rsid w:val="004613FD"/>
    <w:rsid w:val="00461B39"/>
    <w:rsid w:val="00463541"/>
    <w:rsid w:val="00473F2A"/>
    <w:rsid w:val="00475733"/>
    <w:rsid w:val="004906F5"/>
    <w:rsid w:val="004973C8"/>
    <w:rsid w:val="004A2A12"/>
    <w:rsid w:val="004B277C"/>
    <w:rsid w:val="004B3FA4"/>
    <w:rsid w:val="004C0E4D"/>
    <w:rsid w:val="004C118F"/>
    <w:rsid w:val="004C78D8"/>
    <w:rsid w:val="004D0927"/>
    <w:rsid w:val="004D2F33"/>
    <w:rsid w:val="004D4C29"/>
    <w:rsid w:val="004E0036"/>
    <w:rsid w:val="004E048A"/>
    <w:rsid w:val="004E1BF0"/>
    <w:rsid w:val="004E1E7E"/>
    <w:rsid w:val="004E2BD9"/>
    <w:rsid w:val="004F2F0A"/>
    <w:rsid w:val="004F4F42"/>
    <w:rsid w:val="004F6FFD"/>
    <w:rsid w:val="00501E09"/>
    <w:rsid w:val="00503E71"/>
    <w:rsid w:val="00505127"/>
    <w:rsid w:val="00506197"/>
    <w:rsid w:val="00506E17"/>
    <w:rsid w:val="00511A2F"/>
    <w:rsid w:val="00513905"/>
    <w:rsid w:val="00514739"/>
    <w:rsid w:val="00517735"/>
    <w:rsid w:val="00533635"/>
    <w:rsid w:val="005443E0"/>
    <w:rsid w:val="005453B8"/>
    <w:rsid w:val="0054799E"/>
    <w:rsid w:val="00551B60"/>
    <w:rsid w:val="0055586B"/>
    <w:rsid w:val="00555EB1"/>
    <w:rsid w:val="005624A6"/>
    <w:rsid w:val="0056300A"/>
    <w:rsid w:val="00564486"/>
    <w:rsid w:val="00565467"/>
    <w:rsid w:val="0057075F"/>
    <w:rsid w:val="005742CD"/>
    <w:rsid w:val="005746C7"/>
    <w:rsid w:val="00575CEA"/>
    <w:rsid w:val="00581778"/>
    <w:rsid w:val="005866AE"/>
    <w:rsid w:val="00586BBE"/>
    <w:rsid w:val="0059154F"/>
    <w:rsid w:val="005937F2"/>
    <w:rsid w:val="0059460E"/>
    <w:rsid w:val="00597517"/>
    <w:rsid w:val="005A0B2F"/>
    <w:rsid w:val="005A2F0F"/>
    <w:rsid w:val="005A39D0"/>
    <w:rsid w:val="005B4E96"/>
    <w:rsid w:val="005B623D"/>
    <w:rsid w:val="005B70FF"/>
    <w:rsid w:val="005C020F"/>
    <w:rsid w:val="005C3972"/>
    <w:rsid w:val="005C67E6"/>
    <w:rsid w:val="005C6AE3"/>
    <w:rsid w:val="005D095D"/>
    <w:rsid w:val="005D1F29"/>
    <w:rsid w:val="005D279D"/>
    <w:rsid w:val="005D4DA3"/>
    <w:rsid w:val="005E0FFF"/>
    <w:rsid w:val="005F0B48"/>
    <w:rsid w:val="005F254B"/>
    <w:rsid w:val="005F55A2"/>
    <w:rsid w:val="005F5637"/>
    <w:rsid w:val="005F61EE"/>
    <w:rsid w:val="00612667"/>
    <w:rsid w:val="00615029"/>
    <w:rsid w:val="00616824"/>
    <w:rsid w:val="00623282"/>
    <w:rsid w:val="0062357A"/>
    <w:rsid w:val="00624B17"/>
    <w:rsid w:val="006264A4"/>
    <w:rsid w:val="00627092"/>
    <w:rsid w:val="00632139"/>
    <w:rsid w:val="00642D5E"/>
    <w:rsid w:val="00642E3F"/>
    <w:rsid w:val="006478EB"/>
    <w:rsid w:val="00647FF6"/>
    <w:rsid w:val="00656B62"/>
    <w:rsid w:val="006610ED"/>
    <w:rsid w:val="00661E95"/>
    <w:rsid w:val="00662741"/>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ACD"/>
    <w:rsid w:val="006B09E1"/>
    <w:rsid w:val="006C4182"/>
    <w:rsid w:val="006C4713"/>
    <w:rsid w:val="006D19D2"/>
    <w:rsid w:val="006D560E"/>
    <w:rsid w:val="006D5924"/>
    <w:rsid w:val="006D6090"/>
    <w:rsid w:val="006D6165"/>
    <w:rsid w:val="006E0EB2"/>
    <w:rsid w:val="006E2C2C"/>
    <w:rsid w:val="006E7F19"/>
    <w:rsid w:val="006F249A"/>
    <w:rsid w:val="00702273"/>
    <w:rsid w:val="00707024"/>
    <w:rsid w:val="00707C59"/>
    <w:rsid w:val="00712DA0"/>
    <w:rsid w:val="00712F36"/>
    <w:rsid w:val="00713CA2"/>
    <w:rsid w:val="007145FD"/>
    <w:rsid w:val="007168B1"/>
    <w:rsid w:val="007200B4"/>
    <w:rsid w:val="00725F8A"/>
    <w:rsid w:val="007426FC"/>
    <w:rsid w:val="00751302"/>
    <w:rsid w:val="00756B5F"/>
    <w:rsid w:val="00757002"/>
    <w:rsid w:val="00761C2B"/>
    <w:rsid w:val="007650C2"/>
    <w:rsid w:val="007671B8"/>
    <w:rsid w:val="007674FF"/>
    <w:rsid w:val="00782268"/>
    <w:rsid w:val="00786E5E"/>
    <w:rsid w:val="0079320C"/>
    <w:rsid w:val="007938F6"/>
    <w:rsid w:val="007A1261"/>
    <w:rsid w:val="007A17E6"/>
    <w:rsid w:val="007A3BAC"/>
    <w:rsid w:val="007A3DB6"/>
    <w:rsid w:val="007C19E2"/>
    <w:rsid w:val="007C3A1A"/>
    <w:rsid w:val="007C3FF6"/>
    <w:rsid w:val="007C5DE5"/>
    <w:rsid w:val="007D19A2"/>
    <w:rsid w:val="007D25E8"/>
    <w:rsid w:val="007E68BB"/>
    <w:rsid w:val="007E759C"/>
    <w:rsid w:val="007E7B4A"/>
    <w:rsid w:val="007E7F43"/>
    <w:rsid w:val="007F2E22"/>
    <w:rsid w:val="007F51DE"/>
    <w:rsid w:val="007F7701"/>
    <w:rsid w:val="00800100"/>
    <w:rsid w:val="0080232F"/>
    <w:rsid w:val="00803D30"/>
    <w:rsid w:val="00804CF1"/>
    <w:rsid w:val="00805C18"/>
    <w:rsid w:val="008074A5"/>
    <w:rsid w:val="008100A3"/>
    <w:rsid w:val="00813F50"/>
    <w:rsid w:val="0082416C"/>
    <w:rsid w:val="008270F1"/>
    <w:rsid w:val="008317B5"/>
    <w:rsid w:val="008317B9"/>
    <w:rsid w:val="008322F4"/>
    <w:rsid w:val="0083413E"/>
    <w:rsid w:val="008341FE"/>
    <w:rsid w:val="008344C4"/>
    <w:rsid w:val="00845B83"/>
    <w:rsid w:val="00845D2A"/>
    <w:rsid w:val="0084759D"/>
    <w:rsid w:val="00850AF1"/>
    <w:rsid w:val="00850F85"/>
    <w:rsid w:val="00853E77"/>
    <w:rsid w:val="008567BF"/>
    <w:rsid w:val="0085796C"/>
    <w:rsid w:val="00862408"/>
    <w:rsid w:val="00862D4F"/>
    <w:rsid w:val="00863DF7"/>
    <w:rsid w:val="008719C6"/>
    <w:rsid w:val="00873DA6"/>
    <w:rsid w:val="0088027E"/>
    <w:rsid w:val="00882D1C"/>
    <w:rsid w:val="00883CE8"/>
    <w:rsid w:val="008849C3"/>
    <w:rsid w:val="00886155"/>
    <w:rsid w:val="00887E84"/>
    <w:rsid w:val="008924A8"/>
    <w:rsid w:val="008936F5"/>
    <w:rsid w:val="008960B1"/>
    <w:rsid w:val="00896FAE"/>
    <w:rsid w:val="008A32E0"/>
    <w:rsid w:val="008A4098"/>
    <w:rsid w:val="008A53BD"/>
    <w:rsid w:val="008A590F"/>
    <w:rsid w:val="008A6648"/>
    <w:rsid w:val="008A6F7E"/>
    <w:rsid w:val="008B2D6F"/>
    <w:rsid w:val="008B3D07"/>
    <w:rsid w:val="008B5972"/>
    <w:rsid w:val="008C7E57"/>
    <w:rsid w:val="008D0470"/>
    <w:rsid w:val="008D05D6"/>
    <w:rsid w:val="008D5E7B"/>
    <w:rsid w:val="008E0CE7"/>
    <w:rsid w:val="008E6D3E"/>
    <w:rsid w:val="008F05D7"/>
    <w:rsid w:val="008F0D40"/>
    <w:rsid w:val="008F59B5"/>
    <w:rsid w:val="00902FC3"/>
    <w:rsid w:val="00905488"/>
    <w:rsid w:val="009062F8"/>
    <w:rsid w:val="00906A89"/>
    <w:rsid w:val="0091654B"/>
    <w:rsid w:val="009176CC"/>
    <w:rsid w:val="009245F5"/>
    <w:rsid w:val="00927EE3"/>
    <w:rsid w:val="009308CB"/>
    <w:rsid w:val="00932BEA"/>
    <w:rsid w:val="00934441"/>
    <w:rsid w:val="00941818"/>
    <w:rsid w:val="009446B6"/>
    <w:rsid w:val="00950CDF"/>
    <w:rsid w:val="0095270A"/>
    <w:rsid w:val="00956016"/>
    <w:rsid w:val="00957F10"/>
    <w:rsid w:val="0096493F"/>
    <w:rsid w:val="0096581C"/>
    <w:rsid w:val="00966A65"/>
    <w:rsid w:val="00971118"/>
    <w:rsid w:val="00972ACF"/>
    <w:rsid w:val="009778C1"/>
    <w:rsid w:val="00981A9D"/>
    <w:rsid w:val="009835A8"/>
    <w:rsid w:val="00984839"/>
    <w:rsid w:val="009874B2"/>
    <w:rsid w:val="00987ACA"/>
    <w:rsid w:val="009913FD"/>
    <w:rsid w:val="00992E9D"/>
    <w:rsid w:val="00994FE7"/>
    <w:rsid w:val="0099655D"/>
    <w:rsid w:val="00997CA2"/>
    <w:rsid w:val="009A101B"/>
    <w:rsid w:val="009A5D38"/>
    <w:rsid w:val="009B03C6"/>
    <w:rsid w:val="009B1088"/>
    <w:rsid w:val="009B28AB"/>
    <w:rsid w:val="009B2BA1"/>
    <w:rsid w:val="009B4FB5"/>
    <w:rsid w:val="009B7E55"/>
    <w:rsid w:val="009C21AD"/>
    <w:rsid w:val="009C2770"/>
    <w:rsid w:val="009C334D"/>
    <w:rsid w:val="009C34F2"/>
    <w:rsid w:val="009C3DE6"/>
    <w:rsid w:val="009C7B88"/>
    <w:rsid w:val="009D3309"/>
    <w:rsid w:val="009E361C"/>
    <w:rsid w:val="009E402C"/>
    <w:rsid w:val="009E6008"/>
    <w:rsid w:val="009F0300"/>
    <w:rsid w:val="009F1890"/>
    <w:rsid w:val="009F1AA9"/>
    <w:rsid w:val="009F5D8A"/>
    <w:rsid w:val="009F68F2"/>
    <w:rsid w:val="00A025ED"/>
    <w:rsid w:val="00A03831"/>
    <w:rsid w:val="00A04F68"/>
    <w:rsid w:val="00A0545B"/>
    <w:rsid w:val="00A076F1"/>
    <w:rsid w:val="00A1303A"/>
    <w:rsid w:val="00A15B42"/>
    <w:rsid w:val="00A21CD5"/>
    <w:rsid w:val="00A220A1"/>
    <w:rsid w:val="00A22F47"/>
    <w:rsid w:val="00A2394B"/>
    <w:rsid w:val="00A23F50"/>
    <w:rsid w:val="00A25644"/>
    <w:rsid w:val="00A26B70"/>
    <w:rsid w:val="00A303B4"/>
    <w:rsid w:val="00A313A5"/>
    <w:rsid w:val="00A32004"/>
    <w:rsid w:val="00A33E5C"/>
    <w:rsid w:val="00A438F1"/>
    <w:rsid w:val="00A44F12"/>
    <w:rsid w:val="00A46BB7"/>
    <w:rsid w:val="00A50DB7"/>
    <w:rsid w:val="00A528BA"/>
    <w:rsid w:val="00A55BE7"/>
    <w:rsid w:val="00A649CB"/>
    <w:rsid w:val="00A679AC"/>
    <w:rsid w:val="00A720E2"/>
    <w:rsid w:val="00A77A77"/>
    <w:rsid w:val="00A834A2"/>
    <w:rsid w:val="00A837CD"/>
    <w:rsid w:val="00A83B9D"/>
    <w:rsid w:val="00A9055E"/>
    <w:rsid w:val="00A905FF"/>
    <w:rsid w:val="00A9532D"/>
    <w:rsid w:val="00AA00EF"/>
    <w:rsid w:val="00AA0890"/>
    <w:rsid w:val="00AA168A"/>
    <w:rsid w:val="00AA41DF"/>
    <w:rsid w:val="00AA54DB"/>
    <w:rsid w:val="00AA564B"/>
    <w:rsid w:val="00AA6414"/>
    <w:rsid w:val="00AB3E57"/>
    <w:rsid w:val="00AC02E6"/>
    <w:rsid w:val="00AC07CF"/>
    <w:rsid w:val="00AC2082"/>
    <w:rsid w:val="00AD0AC7"/>
    <w:rsid w:val="00AD52F6"/>
    <w:rsid w:val="00AD5763"/>
    <w:rsid w:val="00AE4031"/>
    <w:rsid w:val="00AE4E48"/>
    <w:rsid w:val="00AE5182"/>
    <w:rsid w:val="00AE7DBA"/>
    <w:rsid w:val="00AF1875"/>
    <w:rsid w:val="00AF2270"/>
    <w:rsid w:val="00AF2717"/>
    <w:rsid w:val="00AF7365"/>
    <w:rsid w:val="00B0287C"/>
    <w:rsid w:val="00B03F3F"/>
    <w:rsid w:val="00B06507"/>
    <w:rsid w:val="00B06C3A"/>
    <w:rsid w:val="00B11828"/>
    <w:rsid w:val="00B1327B"/>
    <w:rsid w:val="00B22F5E"/>
    <w:rsid w:val="00B24C55"/>
    <w:rsid w:val="00B303A7"/>
    <w:rsid w:val="00B30926"/>
    <w:rsid w:val="00B34995"/>
    <w:rsid w:val="00B40272"/>
    <w:rsid w:val="00B4189A"/>
    <w:rsid w:val="00B4245B"/>
    <w:rsid w:val="00B4317E"/>
    <w:rsid w:val="00B4644F"/>
    <w:rsid w:val="00B46C34"/>
    <w:rsid w:val="00B520E8"/>
    <w:rsid w:val="00B561EA"/>
    <w:rsid w:val="00B566C3"/>
    <w:rsid w:val="00B56DC4"/>
    <w:rsid w:val="00B614FB"/>
    <w:rsid w:val="00B6218A"/>
    <w:rsid w:val="00B62684"/>
    <w:rsid w:val="00B64E40"/>
    <w:rsid w:val="00B65918"/>
    <w:rsid w:val="00B67671"/>
    <w:rsid w:val="00B67BB0"/>
    <w:rsid w:val="00B72F46"/>
    <w:rsid w:val="00B8111C"/>
    <w:rsid w:val="00B82748"/>
    <w:rsid w:val="00B834E2"/>
    <w:rsid w:val="00B8591D"/>
    <w:rsid w:val="00B90467"/>
    <w:rsid w:val="00B91A35"/>
    <w:rsid w:val="00B91B45"/>
    <w:rsid w:val="00B91C24"/>
    <w:rsid w:val="00B94D25"/>
    <w:rsid w:val="00B9623A"/>
    <w:rsid w:val="00B96D87"/>
    <w:rsid w:val="00BB02E4"/>
    <w:rsid w:val="00BB7E4C"/>
    <w:rsid w:val="00BC119C"/>
    <w:rsid w:val="00BC4226"/>
    <w:rsid w:val="00BD06D8"/>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8BF"/>
    <w:rsid w:val="00C050D7"/>
    <w:rsid w:val="00C0694A"/>
    <w:rsid w:val="00C116AB"/>
    <w:rsid w:val="00C12722"/>
    <w:rsid w:val="00C13128"/>
    <w:rsid w:val="00C14891"/>
    <w:rsid w:val="00C171D8"/>
    <w:rsid w:val="00C17C15"/>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5993"/>
    <w:rsid w:val="00C46280"/>
    <w:rsid w:val="00C53F0B"/>
    <w:rsid w:val="00C5457E"/>
    <w:rsid w:val="00C56542"/>
    <w:rsid w:val="00C576FF"/>
    <w:rsid w:val="00C61A6B"/>
    <w:rsid w:val="00C65F22"/>
    <w:rsid w:val="00C6606C"/>
    <w:rsid w:val="00C7661B"/>
    <w:rsid w:val="00C778A2"/>
    <w:rsid w:val="00C8377A"/>
    <w:rsid w:val="00C87747"/>
    <w:rsid w:val="00C87B6A"/>
    <w:rsid w:val="00C9472F"/>
    <w:rsid w:val="00CA2D51"/>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7FC3"/>
    <w:rsid w:val="00D4232C"/>
    <w:rsid w:val="00D55A0E"/>
    <w:rsid w:val="00D63C6D"/>
    <w:rsid w:val="00D7177D"/>
    <w:rsid w:val="00D72180"/>
    <w:rsid w:val="00D74412"/>
    <w:rsid w:val="00D75A95"/>
    <w:rsid w:val="00D76CC8"/>
    <w:rsid w:val="00D7747A"/>
    <w:rsid w:val="00D80D5C"/>
    <w:rsid w:val="00D87B6B"/>
    <w:rsid w:val="00D90467"/>
    <w:rsid w:val="00D94719"/>
    <w:rsid w:val="00D949F9"/>
    <w:rsid w:val="00D965FB"/>
    <w:rsid w:val="00DA25A6"/>
    <w:rsid w:val="00DB2D68"/>
    <w:rsid w:val="00DB3C75"/>
    <w:rsid w:val="00DB4EBF"/>
    <w:rsid w:val="00DB5769"/>
    <w:rsid w:val="00DB6987"/>
    <w:rsid w:val="00DB6C27"/>
    <w:rsid w:val="00DC2699"/>
    <w:rsid w:val="00DC591D"/>
    <w:rsid w:val="00DC5CC5"/>
    <w:rsid w:val="00DD63A2"/>
    <w:rsid w:val="00DD6D0D"/>
    <w:rsid w:val="00DF03FD"/>
    <w:rsid w:val="00DF076A"/>
    <w:rsid w:val="00DF1D91"/>
    <w:rsid w:val="00DF246C"/>
    <w:rsid w:val="00DF3DC4"/>
    <w:rsid w:val="00DF4725"/>
    <w:rsid w:val="00E022D1"/>
    <w:rsid w:val="00E03CCB"/>
    <w:rsid w:val="00E04E95"/>
    <w:rsid w:val="00E05953"/>
    <w:rsid w:val="00E06754"/>
    <w:rsid w:val="00E06A5A"/>
    <w:rsid w:val="00E119C9"/>
    <w:rsid w:val="00E11D94"/>
    <w:rsid w:val="00E11EFB"/>
    <w:rsid w:val="00E2026F"/>
    <w:rsid w:val="00E20C70"/>
    <w:rsid w:val="00E20E6D"/>
    <w:rsid w:val="00E21EB4"/>
    <w:rsid w:val="00E237EF"/>
    <w:rsid w:val="00E23A55"/>
    <w:rsid w:val="00E245D3"/>
    <w:rsid w:val="00E251C9"/>
    <w:rsid w:val="00E262AD"/>
    <w:rsid w:val="00E314A1"/>
    <w:rsid w:val="00E315C6"/>
    <w:rsid w:val="00E3160E"/>
    <w:rsid w:val="00E3743B"/>
    <w:rsid w:val="00E37F79"/>
    <w:rsid w:val="00E41395"/>
    <w:rsid w:val="00E424C1"/>
    <w:rsid w:val="00E42F5B"/>
    <w:rsid w:val="00E43064"/>
    <w:rsid w:val="00E52C94"/>
    <w:rsid w:val="00E56DA5"/>
    <w:rsid w:val="00E57469"/>
    <w:rsid w:val="00E61645"/>
    <w:rsid w:val="00E64CAF"/>
    <w:rsid w:val="00E707B2"/>
    <w:rsid w:val="00E70941"/>
    <w:rsid w:val="00E71083"/>
    <w:rsid w:val="00E73552"/>
    <w:rsid w:val="00E86935"/>
    <w:rsid w:val="00E86BA0"/>
    <w:rsid w:val="00E86CA8"/>
    <w:rsid w:val="00E908CE"/>
    <w:rsid w:val="00E90F7D"/>
    <w:rsid w:val="00E93A24"/>
    <w:rsid w:val="00E9478C"/>
    <w:rsid w:val="00E96E28"/>
    <w:rsid w:val="00E96E82"/>
    <w:rsid w:val="00E97386"/>
    <w:rsid w:val="00E9782A"/>
    <w:rsid w:val="00EA2C4E"/>
    <w:rsid w:val="00EA6CA6"/>
    <w:rsid w:val="00EA72E3"/>
    <w:rsid w:val="00EA745A"/>
    <w:rsid w:val="00EB375F"/>
    <w:rsid w:val="00EB5DF5"/>
    <w:rsid w:val="00EB7D3D"/>
    <w:rsid w:val="00EC5D55"/>
    <w:rsid w:val="00EC6F77"/>
    <w:rsid w:val="00EC7554"/>
    <w:rsid w:val="00EC76A7"/>
    <w:rsid w:val="00ED1B73"/>
    <w:rsid w:val="00ED2D44"/>
    <w:rsid w:val="00EE0A9B"/>
    <w:rsid w:val="00EE33E5"/>
    <w:rsid w:val="00EF214D"/>
    <w:rsid w:val="00EF4D74"/>
    <w:rsid w:val="00EF7684"/>
    <w:rsid w:val="00F0163E"/>
    <w:rsid w:val="00F04534"/>
    <w:rsid w:val="00F103C7"/>
    <w:rsid w:val="00F13628"/>
    <w:rsid w:val="00F202ED"/>
    <w:rsid w:val="00F218DA"/>
    <w:rsid w:val="00F253EA"/>
    <w:rsid w:val="00F25AB3"/>
    <w:rsid w:val="00F315C8"/>
    <w:rsid w:val="00F31919"/>
    <w:rsid w:val="00F33728"/>
    <w:rsid w:val="00F3466B"/>
    <w:rsid w:val="00F40060"/>
    <w:rsid w:val="00F44969"/>
    <w:rsid w:val="00F44B12"/>
    <w:rsid w:val="00F46C6D"/>
    <w:rsid w:val="00F50131"/>
    <w:rsid w:val="00F502D0"/>
    <w:rsid w:val="00F5067E"/>
    <w:rsid w:val="00F521CD"/>
    <w:rsid w:val="00F5448F"/>
    <w:rsid w:val="00F54EAA"/>
    <w:rsid w:val="00F65EE9"/>
    <w:rsid w:val="00F66EB8"/>
    <w:rsid w:val="00F676E3"/>
    <w:rsid w:val="00F70916"/>
    <w:rsid w:val="00F75BC7"/>
    <w:rsid w:val="00F80A7B"/>
    <w:rsid w:val="00F82A07"/>
    <w:rsid w:val="00F82EB2"/>
    <w:rsid w:val="00F919FB"/>
    <w:rsid w:val="00F91AA8"/>
    <w:rsid w:val="00F92D25"/>
    <w:rsid w:val="00F93C67"/>
    <w:rsid w:val="00F94063"/>
    <w:rsid w:val="00F96E2F"/>
    <w:rsid w:val="00F97AC5"/>
    <w:rsid w:val="00FA0991"/>
    <w:rsid w:val="00FA1B5B"/>
    <w:rsid w:val="00FA1DC2"/>
    <w:rsid w:val="00FB10EE"/>
    <w:rsid w:val="00FB55F0"/>
    <w:rsid w:val="00FB724B"/>
    <w:rsid w:val="00FC0DCB"/>
    <w:rsid w:val="00FC6A65"/>
    <w:rsid w:val="00FC71E3"/>
    <w:rsid w:val="00FD1CD3"/>
    <w:rsid w:val="00FD1EBA"/>
    <w:rsid w:val="00FD22C9"/>
    <w:rsid w:val="00FE3528"/>
    <w:rsid w:val="00FE3F58"/>
    <w:rsid w:val="00FE4275"/>
    <w:rsid w:val="00FE60FA"/>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E8495-C27D-44A7-A8D1-3CF1D9EC7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88</TotalTime>
  <Pages>31</Pages>
  <Words>21070</Words>
  <Characters>120099</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4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175</cp:revision>
  <cp:lastPrinted>2019-04-04T01:19:00Z</cp:lastPrinted>
  <dcterms:created xsi:type="dcterms:W3CDTF">2019-02-19T17:16:00Z</dcterms:created>
  <dcterms:modified xsi:type="dcterms:W3CDTF">2019-04-0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